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17976A1C" w:rsidR="00386B8E" w:rsidRPr="008D00B4" w:rsidRDefault="000D2823" w:rsidP="00BC188A">
      <w:r w:rsidRPr="008D00B4">
        <w:t xml:space="preserve">A manuscript </w:t>
      </w:r>
      <w:r w:rsidR="006D5853">
        <w:t>submitted</w:t>
      </w:r>
      <w:r w:rsidRPr="008D00B4">
        <w:t xml:space="preserve"> to </w:t>
      </w:r>
      <w:r w:rsidR="00DC5B90">
        <w:rPr>
          <w:i/>
        </w:rPr>
        <w:t xml:space="preserve">Organic Geochemistry </w:t>
      </w:r>
      <w:r w:rsidR="00DC5B90" w:rsidRPr="006D5853">
        <w:t>on</w:t>
      </w:r>
      <w:r w:rsidR="00513AF3" w:rsidRPr="008D00B4">
        <w:t xml:space="preserve"> </w:t>
      </w:r>
      <w:r w:rsidR="006D5853">
        <w:rPr>
          <w:noProof/>
        </w:rPr>
        <w:t>0</w:t>
      </w:r>
      <w:r w:rsidR="004D7C03">
        <w:rPr>
          <w:noProof/>
        </w:rPr>
        <w:t>5</w:t>
      </w:r>
      <w:r w:rsidR="00045D52">
        <w:rPr>
          <w:noProof/>
        </w:rPr>
        <w:t xml:space="preserve">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5B094E48" w:rsidR="00153F79" w:rsidRPr="00726053" w:rsidRDefault="00195AC5" w:rsidP="00BC188A">
      <w:pPr>
        <w:rPr>
          <w:vertAlign w:val="superscript"/>
        </w:rPr>
      </w:pPr>
      <w:r w:rsidRPr="008D00B4">
        <w:t xml:space="preserve">David T. </w:t>
      </w:r>
      <w:proofErr w:type="spellStart"/>
      <w:proofErr w:type="gramStart"/>
      <w:r w:rsidRPr="008D00B4">
        <w:t>Wang</w:t>
      </w:r>
      <w:r w:rsidR="00E66C83" w:rsidRPr="008D00B4">
        <w:rPr>
          <w:vertAlign w:val="superscript"/>
        </w:rPr>
        <w:t>a</w:t>
      </w:r>
      <w:r w:rsidR="00153F79" w:rsidRPr="008D00B4">
        <w:rPr>
          <w:vertAlign w:val="superscript"/>
        </w:rPr>
        <w:t>,</w:t>
      </w:r>
      <w:r w:rsidR="00E66C83" w:rsidRPr="008D00B4">
        <w:rPr>
          <w:vertAlign w:val="superscript"/>
        </w:rPr>
        <w:t>b</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r w:rsidR="007C7776" w:rsidRPr="008D00B4">
        <w:t xml:space="preserve">Eoghan P. </w:t>
      </w:r>
      <w:proofErr w:type="spellStart"/>
      <w:r w:rsidR="007C7776" w:rsidRPr="008D00B4">
        <w:t>Reeves</w:t>
      </w:r>
      <w:r w:rsidR="00D513AC">
        <w:rPr>
          <w:vertAlign w:val="superscript"/>
        </w:rPr>
        <w:t>c</w:t>
      </w:r>
      <w:proofErr w:type="spellEnd"/>
      <w:r w:rsidR="007C7776" w:rsidRPr="008D00B4">
        <w:t xml:space="preserve">, </w:t>
      </w:r>
      <w:r w:rsidR="0058623B" w:rsidRPr="008D00B4">
        <w:t xml:space="preserve">Shuhei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r w:rsidRPr="008D00B4">
        <w:rPr>
          <w:sz w:val="16"/>
          <w:vertAlign w:val="superscript"/>
        </w:rPr>
        <w:t>a</w:t>
      </w:r>
      <w:r w:rsidR="00195AC5" w:rsidRPr="008D00B4">
        <w:rPr>
          <w:sz w:val="16"/>
        </w:rPr>
        <w:t>Department</w:t>
      </w:r>
      <w:proofErr w:type="spell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r w:rsidRPr="008D00B4">
        <w:rPr>
          <w:sz w:val="16"/>
          <w:vertAlign w:val="superscript"/>
        </w:rPr>
        <w:t>b</w:t>
      </w:r>
      <w:r w:rsidR="00195AC5" w:rsidRPr="008D00B4">
        <w:rPr>
          <w:sz w:val="16"/>
        </w:rPr>
        <w:t>Marine</w:t>
      </w:r>
      <w:proofErr w:type="spellEnd"/>
      <w:r w:rsidR="00195AC5" w:rsidRPr="008D00B4">
        <w:rPr>
          <w:sz w:val="16"/>
        </w:rPr>
        <w:t xml:space="preserve"> Chemistry and Geochemistry Department, Woods Hole Oceanographic Institution, Woods Hole, Massachusetts 02543, USA.  </w:t>
      </w:r>
    </w:p>
    <w:p w14:paraId="753AFA4A" w14:textId="23891072" w:rsidR="007B53E2" w:rsidRDefault="00D513AC" w:rsidP="00BC188A">
      <w:pPr>
        <w:spacing w:after="0"/>
        <w:rPr>
          <w:sz w:val="16"/>
        </w:rPr>
      </w:pPr>
      <w:proofErr w:type="spellStart"/>
      <w:r>
        <w:rPr>
          <w:sz w:val="16"/>
          <w:vertAlign w:val="superscript"/>
        </w:rPr>
        <w:t>c</w:t>
      </w:r>
      <w:r w:rsidR="007B53E2" w:rsidRPr="008D00B4">
        <w:rPr>
          <w:sz w:val="16"/>
        </w:rPr>
        <w:t>Department</w:t>
      </w:r>
      <w:proofErr w:type="spellEnd"/>
      <w:r w:rsidR="007B53E2" w:rsidRPr="008D00B4">
        <w:rPr>
          <w:sz w:val="16"/>
        </w:rPr>
        <w:t xml:space="preserve"> of Earth Science, University of Bergen, Bergen N-</w:t>
      </w:r>
      <w:r w:rsidR="00974A17" w:rsidRPr="008D00B4">
        <w:rPr>
          <w:sz w:val="16"/>
        </w:rPr>
        <w:t>50</w:t>
      </w:r>
      <w:r w:rsidR="00974A17">
        <w:rPr>
          <w:sz w:val="16"/>
        </w:rPr>
        <w:t>07</w:t>
      </w:r>
      <w:r w:rsidR="007B53E2" w:rsidRPr="008D00B4">
        <w:rPr>
          <w:sz w:val="16"/>
        </w:rPr>
        <w:t>, Norway.</w:t>
      </w:r>
    </w:p>
    <w:p w14:paraId="7E45D382" w14:textId="77777777" w:rsidR="009C5BA8" w:rsidRPr="008D00B4" w:rsidRDefault="009C5BA8" w:rsidP="00BC188A"/>
    <w:p w14:paraId="441DAE83" w14:textId="18AFF10A" w:rsidR="00153F79" w:rsidRDefault="00195AC5" w:rsidP="00BC188A">
      <w:r w:rsidRPr="008D00B4">
        <w:t xml:space="preserve">* </w:t>
      </w:r>
      <w:r w:rsidR="00866AE8" w:rsidRPr="0025662D">
        <w:t>Corresponding author</w:t>
      </w:r>
      <w:r w:rsidR="00D513AC">
        <w:t>.  Present address:</w:t>
      </w:r>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9"/>
          <w:footerReference w:type="default" r:id="rId10"/>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2FC2A138" w:rsidR="00AB507D" w:rsidRDefault="00974A17" w:rsidP="00AB507D">
      <w:r>
        <w:t>To in</w:t>
      </w:r>
      <w:r w:rsidR="00AC5EF4">
        <w:t xml:space="preserve">vestigate the origin of </w:t>
      </w:r>
      <w:r w:rsidR="00F43C8A">
        <w:t>C–H bonds</w:t>
      </w:r>
      <w:r w:rsidR="00AC5EF4">
        <w:t xml:space="preserve"> </w:t>
      </w:r>
      <w:r>
        <w:t>in thermogenic methane</w:t>
      </w:r>
      <w:r w:rsidR="00D852FA">
        <w:t xml:space="preserve"> (CH</w:t>
      </w:r>
      <w:r w:rsidR="00D852FA" w:rsidRPr="00D852FA">
        <w:rPr>
          <w:vertAlign w:val="subscript"/>
        </w:rPr>
        <w:t>4</w:t>
      </w:r>
      <w:r w:rsidR="00D852FA">
        <w:t>)</w:t>
      </w:r>
      <w:r>
        <w:t>, a</w:t>
      </w:r>
      <w:r w:rsidR="00AB507D">
        <w:t xml:space="preserve"> sample of organic-rich Eagle Ford shale </w:t>
      </w:r>
      <w:r w:rsidR="00465A50">
        <w:t>was reacted</w:t>
      </w:r>
      <w:r w:rsidR="00AB507D">
        <w:t xml:space="preserve"> with </w:t>
      </w:r>
      <w:r w:rsidR="00FE2FA3">
        <w:t>heavy water (</w:t>
      </w:r>
      <w:r w:rsidR="00AB507D">
        <w:t>D</w:t>
      </w:r>
      <w:r w:rsidR="00AB507D" w:rsidRPr="00AB507D">
        <w:rPr>
          <w:vertAlign w:val="subscript"/>
        </w:rPr>
        <w:t>2</w:t>
      </w:r>
      <w:r w:rsidR="00AB507D">
        <w:t>O</w:t>
      </w:r>
      <w:r w:rsidR="00FE2FA3">
        <w:t>)</w:t>
      </w:r>
      <w:r w:rsidR="00AB507D">
        <w:t xml:space="preserve"> under hydrothermal conditions</w:t>
      </w:r>
      <w:r w:rsidR="0048015C">
        <w:t xml:space="preserve"> (350 bar)</w:t>
      </w:r>
      <w:r w:rsidR="00AB507D">
        <w:t xml:space="preserve"> in a flexible Au-Ti</w:t>
      </w:r>
      <w:r>
        <w:t>O</w:t>
      </w:r>
      <w:r>
        <w:rPr>
          <w:vertAlign w:val="subscript"/>
        </w:rPr>
        <w:t>2</w:t>
      </w:r>
      <w:r w:rsidR="00AB507D">
        <w:t xml:space="preserve"> cell hydrothermal apparatus in a water-to-rock ratio o</w:t>
      </w:r>
      <w:r w:rsidR="00EF255A">
        <w:t xml:space="preserve">f approximately 5:1.  Temperature was </w:t>
      </w:r>
      <w:r w:rsidR="00AB507D">
        <w:t>increased from 200 to 350 °C over the course of one month</w:t>
      </w:r>
      <w:r>
        <w:t xml:space="preserve"> and the concentrations of aqueous species </w:t>
      </w:r>
      <w:r w:rsidR="003627B8">
        <w:t xml:space="preserve">and methane </w:t>
      </w:r>
      <w:proofErr w:type="spellStart"/>
      <w:r w:rsidR="003627B8">
        <w:t>isotopologues</w:t>
      </w:r>
      <w:proofErr w:type="spellEnd"/>
      <w:r w:rsidR="003627B8">
        <w:t xml:space="preserve"> quantified</w:t>
      </w:r>
      <w:r>
        <w:t xml:space="preserve"> as a function of time</w:t>
      </w:r>
      <w:r w:rsidR="003627B8">
        <w:t xml:space="preserve">.  </w:t>
      </w:r>
      <w:r w:rsidR="0076641C">
        <w:t>In general, p</w:t>
      </w:r>
      <w:r w:rsidR="00AB507D">
        <w:t xml:space="preserve">roduction of </w:t>
      </w:r>
      <w:r w:rsidR="000C0D30">
        <w:t>hydrogen</w:t>
      </w:r>
      <w:r w:rsidR="00AB507D">
        <w:t>, CO</w:t>
      </w:r>
      <w:r w:rsidR="00AB507D" w:rsidRPr="00824E09">
        <w:rPr>
          <w:vertAlign w:val="subscript"/>
        </w:rPr>
        <w:t>2</w:t>
      </w:r>
      <w:r w:rsidR="00AB507D">
        <w:t xml:space="preserve">, alkanes, and alkenes </w:t>
      </w:r>
      <w:r w:rsidR="0076641C">
        <w:t>increased with time and temperature</w:t>
      </w:r>
      <w:r w:rsidR="00AB507D">
        <w:t xml:space="preserve">. </w:t>
      </w:r>
      <w:r w:rsidR="00382B59">
        <w:t xml:space="preserve"> </w:t>
      </w:r>
      <w:r w:rsidR="00AB507D">
        <w:t>Methane formed during the early stages of the experiment at 200 °C was primarily C</w:t>
      </w:r>
      <w:r w:rsidR="00D852FA" w:rsidRPr="00D852FA">
        <w:rPr>
          <w:vertAlign w:val="superscript"/>
        </w:rPr>
        <w:t>1</w:t>
      </w:r>
      <w:r w:rsidR="00AB507D">
        <w:t>H</w:t>
      </w:r>
      <w:r w:rsidR="00AB507D" w:rsidRPr="00AB507D">
        <w:rPr>
          <w:vertAlign w:val="subscript"/>
        </w:rPr>
        <w:t>4</w:t>
      </w:r>
      <w:r w:rsidR="00AB507D">
        <w:t xml:space="preserve"> with some CH</w:t>
      </w:r>
      <w:r w:rsidR="00AB507D" w:rsidRPr="00AB507D">
        <w:rPr>
          <w:vertAlign w:val="subscript"/>
        </w:rPr>
        <w:t>3</w:t>
      </w:r>
      <w:r w:rsidR="00EA3CDD">
        <w:t>D.  With progressively higher temperatures</w:t>
      </w:r>
      <w:r w:rsidR="00AB507D">
        <w:t xml:space="preserve">, increasing proportions of deuterated </w:t>
      </w:r>
      <w:proofErr w:type="spellStart"/>
      <w:r w:rsidR="00AB507D">
        <w:t>isotopologues</w:t>
      </w:r>
      <w:proofErr w:type="spellEnd"/>
      <w:r w:rsidR="00AB507D">
        <w:t xml:space="preserve"> were produced.  Near the end of the experiment, the concentration of CD</w:t>
      </w:r>
      <w:r w:rsidR="00AB507D" w:rsidRPr="00AB507D">
        <w:rPr>
          <w:vertAlign w:val="subscript"/>
        </w:rPr>
        <w:t>4</w:t>
      </w:r>
      <w:r w:rsidR="00AB507D">
        <w:t xml:space="preserve"> exceeded that of all other </w:t>
      </w:r>
      <w:proofErr w:type="spellStart"/>
      <w:r w:rsidR="00AB507D">
        <w:t>isotopologues</w:t>
      </w:r>
      <w:proofErr w:type="spellEnd"/>
      <w:r w:rsidR="00AB507D">
        <w:t xml:space="preserve"> combined. </w:t>
      </w:r>
      <w:r w:rsidR="00630B8E">
        <w:t xml:space="preserve"> </w:t>
      </w:r>
      <w:r w:rsidR="00AB507D">
        <w:t>These results suggest that competition between rates of kerogen-water isotopic exchange and natural gas generation may govern the D/H ratio of thermogenic gases.</w:t>
      </w:r>
      <w:r w:rsidR="00274571">
        <w:t xml:space="preserve">  Furthermore, </w:t>
      </w:r>
      <w:r w:rsidR="002E18EC">
        <w:t>hydrogenation</w:t>
      </w:r>
      <w:r w:rsidR="00E2314F">
        <w:t xml:space="preserve"> of kerogen by water may</w:t>
      </w:r>
      <w:r w:rsidR="00ED1293">
        <w:t xml:space="preserve"> be responsible for</w:t>
      </w:r>
      <w:r w:rsidR="00E2314F">
        <w:t xml:space="preserve"> hydrocarbon</w:t>
      </w:r>
      <w:r w:rsidR="00ED1293">
        <w:t xml:space="preserve"> yield</w:t>
      </w:r>
      <w:r w:rsidR="00E2314F">
        <w:t xml:space="preserve">s </w:t>
      </w:r>
      <w:r w:rsidR="002C284A">
        <w:t xml:space="preserve">in excess of those </w:t>
      </w:r>
      <w:r w:rsidR="00864BE2">
        <w:t>predicted by conventional</w:t>
      </w:r>
      <w:r w:rsidR="00E2314F">
        <w:t xml:space="preserve"> </w:t>
      </w:r>
      <w:r w:rsidR="00222792">
        <w:t>models of source rock maturation</w:t>
      </w:r>
      <w:r w:rsidR="00864BE2">
        <w:t xml:space="preserve"> in which hydrocarbon generation is limited by </w:t>
      </w:r>
      <w:r w:rsidR="00D9706E">
        <w:t xml:space="preserve">the amount of </w:t>
      </w:r>
      <w:proofErr w:type="gramStart"/>
      <w:r w:rsidR="00DD21C2">
        <w:t>organic</w:t>
      </w:r>
      <w:r w:rsidR="00830668">
        <w:t>ally-bonded</w:t>
      </w:r>
      <w:proofErr w:type="gramEnd"/>
      <w:r>
        <w:t xml:space="preserve"> </w:t>
      </w:r>
      <w:r w:rsidR="00DD21C2">
        <w:t>hydrogen</w:t>
      </w:r>
      <w:r w:rsidR="00274571">
        <w:t>.</w:t>
      </w:r>
    </w:p>
    <w:p w14:paraId="375722E8" w14:textId="77777777" w:rsidR="002A01F0" w:rsidRPr="008D00B4" w:rsidRDefault="002A01F0" w:rsidP="00837709"/>
    <w:p w14:paraId="60BDA671" w14:textId="2A25D49D" w:rsidR="00693A0E" w:rsidRPr="008D00B4" w:rsidRDefault="00641423" w:rsidP="00BC188A">
      <w:r w:rsidRPr="008D00B4">
        <w:t xml:space="preserve">Abstract: </w:t>
      </w:r>
      <w:r w:rsidR="00914259">
        <w:t>192</w:t>
      </w:r>
      <w:r w:rsidR="00C44805" w:rsidRPr="008D00B4">
        <w:t xml:space="preserve"> </w:t>
      </w:r>
      <w:r w:rsidR="002A01F0" w:rsidRPr="008D00B4">
        <w:t>words</w:t>
      </w:r>
    </w:p>
    <w:p w14:paraId="0FDB29D4" w14:textId="4D560728" w:rsidR="00663DC1" w:rsidRPr="008D00B4" w:rsidRDefault="004230BA" w:rsidP="00BC188A">
      <w:r w:rsidRPr="008D00B4">
        <w:t xml:space="preserve">Main Text:  </w:t>
      </w:r>
      <w:r w:rsidR="00914259">
        <w:t>6232</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381CEFB9" w:rsidR="0077152F" w:rsidRDefault="00121ABB" w:rsidP="0077152F">
      <w:r>
        <w:t>V</w:t>
      </w:r>
      <w:r w:rsidR="00816008">
        <w:t>ariation in</w:t>
      </w:r>
      <w:r w:rsidR="0077152F">
        <w:t xml:space="preserve"> </w:t>
      </w:r>
      <w:r w:rsidR="00E510F1">
        <w:t>D/H ratios</w:t>
      </w:r>
      <w:r w:rsidR="0077152F">
        <w:t xml:space="preserve"> </w:t>
      </w:r>
      <w:r w:rsidR="00E510F1">
        <w:t>(</w:t>
      </w:r>
      <w:proofErr w:type="spellStart"/>
      <w:r w:rsidR="0077152F">
        <w:t>δD</w:t>
      </w:r>
      <w:proofErr w:type="spellEnd"/>
      <w:r w:rsidR="00E208E2">
        <w:t xml:space="preserve"> </w:t>
      </w:r>
      <w:r w:rsidR="0077152F">
        <w:t>values</w:t>
      </w:r>
      <w:r w:rsidR="00E510F1">
        <w:t>)</w:t>
      </w:r>
      <w:r w:rsidR="0077152F">
        <w:t xml:space="preserve"> of thermogenic natural gases </w:t>
      </w:r>
      <w:r w:rsidR="00816008">
        <w:t>is</w:t>
      </w:r>
      <w:r w:rsidR="0077152F">
        <w:t xml:space="preserve"> often attributed to </w:t>
      </w:r>
      <w:proofErr w:type="gramStart"/>
      <w:r w:rsidR="0077152F">
        <w:t>kinetically-controlled</w:t>
      </w:r>
      <w:proofErr w:type="gramEnd"/>
      <w:r w:rsidR="0077152F">
        <w:t xml:space="preserve"> fractionation during pyrolysis of kerogen or oils. </w:t>
      </w:r>
      <w:r w:rsidR="00991182">
        <w:t xml:space="preserve">A </w:t>
      </w:r>
      <w:r w:rsidR="00816008">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45429F">
        <w:instrText xml:space="preserve"> ADDIN ZOTERO_ITEM CSL_CITATION {"citationID":"Yw5osUIR","properties":{"formattedCitation":"(Sackett, 1978; Berner et al., 1995; Sackett and Conkright, 1997; Tang et al., 2005; Ni et al., 2011; Reeves et al., 2012)","plainCitation":"(Sackett, 1978; Berner et al., 1995; Sackett and Conkright, 1997; Tang et al., 2005; Ni et al., 2011; Reeves et al., 2012)","noteIndex":0},"citationItems":[{"id":"JbMcmWLa/VMMzhJXv","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JbMcmWLa/XEwQOe10","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JbMcmWLa/qVnMc2e3","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JbMcmWLa/5jKO2O6N","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JbMcmWLa/w3dYqRZT","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5B171E">
        <w:fldChar w:fldCharType="separate"/>
      </w:r>
      <w:r w:rsidR="0076641C" w:rsidRPr="0076641C">
        <w:rPr>
          <w:rFonts w:cs="Times New Roman"/>
        </w:rPr>
        <w:t>(Sackett, 1978; Berner et al., 1995; Sackett and Conkright, 1997; Tang et al., 2005; Ni et al., 2011; Reeves et al., 2012)</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45429F">
        <w:instrText xml:space="preserve"> ADDIN ZOTERO_ITEM CSL_CITATION {"citationID":"9QEEHfXs","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JbMcmWLa/eHhRADSi","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JbMcmWLa/1VqrVwOS","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JbMcmWLa/SwHByGoP","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JbMcmWLa/sH5qOKmK","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JbMcmWLa/2vnKLuBR","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401,"uris":["http://zotero.org/users/local/Z4CJhsPY/items/JL324875"],"uri":["http://zotero.org/users/local/Z4CJhsPY/items/JL324875"],"itemData":{"id":401,"type":"article-journal","container-title":"Geochimica et Cosmochimica Acta","DOI":"10.1016/j.gca.2018.10.030","page":"327–351","title":"Methane sources and sinks in continental sedimentary systems: New insights from paired clumped isotopologues &lt;sup&gt;13&lt;/sup&gt;CH&lt;sub&gt;3&lt;/sub&gt;D and &lt;sup&gt;12&lt;/sup&gt;CH&lt;sub&gt;2&lt;/sub&gt;D&lt;sub&gt;2&lt;/sub&gt;","volume":"245","author":[{"family":"Giunta","given":"Thomas"},{"family":"Young","given":"Edward D"},{"family":"Warr","given":"Oliver"},{"family":"Kohl","given":"Issaku"},{"family":"Ash","given":"Jeanine L"},{"family":"Martini","given":"Anna"},{"family":"Mundle","given":"Scott OC"},{"family":"Rumble","given":"Douglas"},{"family":"Pérez-Rodríguez","given":"Ileana"},{"family":"Wasley","given":"Mark"},{"family":"LaRowe","given":"Douglas E."},{"family":"Gilbert","given":"Alexis"},{"family":"Sherwood Lollar","given":"Barbara"}],"issued":{"date-parts":[["2019"]]}}},{"id":"JbMcmWLa/aMH6ilWU","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45429F">
        <w:rPr>
          <w:rFonts w:ascii="Cambria Math" w:hAnsi="Cambria Math" w:cs="Cambria Math"/>
        </w:rPr>
        <w:instrText>∼</w:instrText>
      </w:r>
      <w:r w:rsidR="0045429F">
        <w:instrText>360</w:instrText>
      </w:r>
      <w:r w:rsidR="0045429F">
        <w:rPr>
          <w:rFonts w:cs="Times New Roman"/>
        </w:rPr>
        <w:instrText> °</w:instrText>
      </w:r>
      <w:r w:rsidR="0045429F">
        <w:instrText xml:space="preserve">C, our coupled </w:instrText>
      </w:r>
      <w:r w:rsidR="0045429F">
        <w:rPr>
          <w:rFonts w:cs="Times New Roman"/>
        </w:rPr>
        <w:instrText>Δ</w:instrText>
      </w:r>
      <w:r w:rsidR="0045429F">
        <w:instrText xml:space="preserve">12CH2D2 - </w:instrText>
      </w:r>
      <w:r w:rsidR="0045429F">
        <w:rPr>
          <w:rFonts w:cs="Times New Roman"/>
        </w:rPr>
        <w:instrText>Δ</w:instrText>
      </w:r>
      <w:r w:rsidR="0045429F">
        <w:instrText>13CH3D data establish that methane is in internal equilibrium at 343-35+41</w:instrText>
      </w:r>
      <w:r w:rsidR="0045429F">
        <w:rPr>
          <w:rFonts w:cs="Times New Roman"/>
        </w:rPr>
        <w:instrText>°</w:instrText>
      </w:r>
      <w:r w:rsidR="0045429F">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45429F">
        <w:rPr>
          <w:rFonts w:ascii="Cambria Math" w:hAnsi="Cambria Math" w:cs="Cambria Math"/>
        </w:rPr>
        <w:instrText>∼</w:instrText>
      </w:r>
      <w:r w:rsidR="0045429F">
        <w:instrText>350</w:instrText>
      </w:r>
      <w:r w:rsidR="0045429F">
        <w:rPr>
          <w:rFonts w:cs="Times New Roman"/>
        </w:rPr>
        <w:instrText> °</w:instrText>
      </w:r>
      <w:r w:rsidR="0045429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JbMcmWLa/0Hby7Yro","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4A542B" w:rsidRPr="004A542B">
        <w:rPr>
          <w:rFonts w:cs="Times New Roman"/>
        </w:rPr>
        <w:t>(Stolper et al., 2014, 2015; Wang et al., 2015; Douglas et al., 2017; Young et al., 2017; Shuai et al., 2018; Giunta et al., 2019; Labidi et al., 2020;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45429F">
        <w:instrText xml:space="preserve"> ADDIN ZOTERO_ITEM CSL_CITATION {"citationID":"1xyuBz7M","properties":{"formattedCitation":"(Clayton, 2003; Wang et al., 2015; Xie et al., 2021)","plainCitation":"(Clayton, 2003; Wang et al., 2015; Xie et al., 2021)","noteIndex":0},"citationItems":[{"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JbMcmWLa/nNCq3hcQ","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45429F">
        <w:instrText xml:space="preserve"> ADDIN ZOTERO_ITEM CSL_CITATION {"citationID":"knLhfDyX","properties":{"formattedCitation":"(Yeh and Epstein, 1981)","plainCitation":"(Yeh and Epstein, 1981)","noteIndex":0},"citationItems":[{"id":"JbMcmWLa/fzKJ15rH","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w:t>
      </w:r>
      <w:r w:rsidR="00D72A23">
        <w:t>s</w:t>
      </w:r>
      <w:r w:rsidR="00604F71">
        <w:t xml:space="preserve"> of clumped </w:t>
      </w:r>
      <w:proofErr w:type="spellStart"/>
      <w:r w:rsidR="00604F71">
        <w:t>isotopologues</w:t>
      </w:r>
      <w:proofErr w:type="spellEnd"/>
      <w:r w:rsidR="00604F71">
        <w:t xml:space="preserve"> relative to a </w:t>
      </w:r>
      <w:r w:rsidR="00E510F1">
        <w:t xml:space="preserve">stochastic </w:t>
      </w:r>
      <w:r w:rsidR="00604F71">
        <w:t>population of molecules containing isotopes randomly distributed a</w:t>
      </w:r>
      <w:r w:rsidR="00C45C3D">
        <w:t>mongst them</w:t>
      </w:r>
      <w:r w:rsidR="00604F71">
        <w:t>—</w:t>
      </w:r>
      <w:r w:rsidR="0077152F">
        <w:t>there must be a pathway by which either (</w:t>
      </w:r>
      <w:proofErr w:type="spellStart"/>
      <w:r w:rsidR="0077152F" w:rsidRPr="00604F71">
        <w:rPr>
          <w:i/>
        </w:rPr>
        <w:t>i</w:t>
      </w:r>
      <w:proofErr w:type="spellEnd"/>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w:t>
      </w:r>
      <w:r w:rsidR="00E510F1">
        <w:t xml:space="preserve">other </w:t>
      </w:r>
      <w:r w:rsidR="0077152F">
        <w:t>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w:t>
      </w:r>
      <w:r w:rsidR="00E510F1">
        <w:t xml:space="preserve">viously </w:t>
      </w:r>
      <w:r w:rsidR="0077152F">
        <w:t xml:space="preserve">exchanged with water prior to forming methane </w:t>
      </w:r>
      <w:r w:rsidR="00C45C3D">
        <w:fldChar w:fldCharType="begin"/>
      </w:r>
      <w:r w:rsidR="0045429F">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JbMcmWLa/n6P36rO0","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JbMcmWLa/uGPIoVKu","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JbMcmWLa/jsxBwAwk","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JbMcmWLa/sS3rvDG3","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JbMcmWLa/vCW1L4GW","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0749FB88"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 xml:space="preserve">This experiment is conceptually very similar to </w:t>
      </w:r>
      <w:r w:rsidR="00FB59BB">
        <w:t>ones</w:t>
      </w:r>
      <w:r w:rsidR="00297DB9">
        <w:t xml:space="preserve"> conducted by </w:t>
      </w:r>
      <w:proofErr w:type="spellStart"/>
      <w:r w:rsidR="00297DB9">
        <w:t>Hoering</w:t>
      </w:r>
      <w:proofErr w:type="spellEnd"/>
      <w:r w:rsidR="00297DB9">
        <w:t xml:space="preserve"> </w:t>
      </w:r>
      <w:r w:rsidR="00297DB9">
        <w:fldChar w:fldCharType="begin"/>
      </w:r>
      <w:r w:rsidR="0045429F">
        <w:instrText xml:space="preserve"> ADDIN ZOTERO_ITEM CSL_CITATION {"citationID":"Yriv8T3U","properties":{"formattedCitation":"(1984)","plainCitation":"(1984)","noteIndex":0},"citationItems":[{"id":"JbMcmWLa/n6P36rO0","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45429F">
        <w:instrText xml:space="preserve"> ADDIN ZOTERO_ITEM CSL_CITATION {"citationID":"XBPpFyCd","properties":{"formattedCitation":"(1997)","plainCitation":"(1997)","noteIndex":0},"citationItems":[{"id":"JbMcmWLa/UXO6ccNO","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45429F">
        <w:instrText xml:space="preserve"> ADDIN ZOTERO_ITEM CSL_CITATION {"citationID":"nJXyUWHq","properties":{"formattedCitation":"(2001)","plainCitation":"(2001)","noteIndex":0},"citationItems":[{"id":"JbMcmWLa/mTv1voJq","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w:t>
      </w:r>
      <w:r w:rsidR="00701A65">
        <w:t xml:space="preserve"> The experiments </w:t>
      </w:r>
      <w:r w:rsidR="005A3F1B">
        <w:t>in tho</w:t>
      </w:r>
      <w:r w:rsidR="00701A65">
        <w:t xml:space="preserve">se studies were designed </w:t>
      </w:r>
      <w:r w:rsidR="00701A65" w:rsidRPr="00701A65">
        <w:t>to track incorporation of D into bitumen and kerogen</w:t>
      </w:r>
      <w:r w:rsidR="001C6432">
        <w:t>.  N</w:t>
      </w:r>
      <w:r>
        <w:t xml:space="preserve">one of these </w:t>
      </w:r>
      <w:r w:rsidR="00BB25E4">
        <w:t>studies</w:t>
      </w:r>
      <w:r>
        <w:t xml:space="preserve"> </w:t>
      </w:r>
      <w:r w:rsidR="001C6432">
        <w:t xml:space="preserve">specifically </w:t>
      </w:r>
      <w:r>
        <w:t>quantified the extent of deuteration in the produced natural gases.</w:t>
      </w:r>
    </w:p>
    <w:p w14:paraId="6D3CF140" w14:textId="7A67A54D" w:rsidR="0077152F" w:rsidRDefault="00824E09" w:rsidP="00824E09">
      <w:pPr>
        <w:pStyle w:val="Heading1"/>
      </w:pPr>
      <w:r>
        <w:t>Methods</w:t>
      </w:r>
    </w:p>
    <w:p w14:paraId="7FA86640" w14:textId="4E773A93" w:rsidR="00824E09" w:rsidRDefault="00824E09" w:rsidP="00824E09">
      <w:pPr>
        <w:pStyle w:val="Heading2"/>
      </w:pPr>
      <w:bookmarkStart w:id="0" w:name="_Ref93637555"/>
      <w:r>
        <w:t>Experimental methods</w:t>
      </w:r>
      <w:bookmarkEnd w:id="0"/>
    </w:p>
    <w:p w14:paraId="5BA35500" w14:textId="47602A19" w:rsidR="00824E09" w:rsidRPr="00DB1304" w:rsidRDefault="00824E09" w:rsidP="00DB1304">
      <w:r>
        <w:t xml:space="preserve">Experiments were conducted in a gold-titanium reaction cell housed within a flexible cell hydrothermal apparatus </w:t>
      </w:r>
      <w:r w:rsidR="00F15D2A">
        <w:fldChar w:fldCharType="begin"/>
      </w:r>
      <w:r w:rsidR="0045429F">
        <w:instrText xml:space="preserve"> ADDIN ZOTERO_ITEM CSL_CITATION {"citationID":"qT3BwxP5","properties":{"formattedCitation":"(Seyfried et al., 1987)","plainCitation":"(Seyfried et al., 1987)","noteIndex":0},"citationItems":[{"id":"JbMcmWLa/kHTe9fi8","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rsidR="00EB1E54" w:rsidRPr="00EB1E54">
        <w:t>Prior to use, the titanium surfaces in contact with the</w:t>
      </w:r>
      <w:r>
        <w:t xml:space="preserve"> reaction cell </w:t>
      </w:r>
      <w:r w:rsidR="00EB1E54" w:rsidRPr="00EB1E54">
        <w:t>contents were</w:t>
      </w:r>
      <w:r w:rsidR="00BF2A64">
        <w:t xml:space="preserve"> heated in air for 24 h at 400 °C to form a</w:t>
      </w:r>
      <w:r w:rsidR="00EB1E54">
        <w:t xml:space="preserve"> more</w:t>
      </w:r>
      <w:r w:rsidR="00EB1E54" w:rsidRPr="00EB1E54">
        <w:t xml:space="preserve"> inert TiO</w:t>
      </w:r>
      <w:r w:rsidR="00EB1E54" w:rsidRPr="00BF2A64">
        <w:rPr>
          <w:vertAlign w:val="subscript"/>
        </w:rPr>
        <w:t>2</w:t>
      </w:r>
      <w:r w:rsidR="00EB1E54" w:rsidRPr="00EB1E54">
        <w:t xml:space="preserve"> surface layer.</w:t>
      </w:r>
      <w:r w:rsidR="00EB1E54">
        <w:t xml:space="preserve"> </w:t>
      </w:r>
      <w:r>
        <w:t xml:space="preserve">The reaction cell was </w:t>
      </w:r>
      <w:r w:rsidR="00EB1E54">
        <w:t>further</w:t>
      </w:r>
      <w:r>
        <w:t xml:space="preserve">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t</w:t>
      </w:r>
      <w:r w:rsidR="00250E00">
        <w:t>hrough, followed by ~20 ml concentrated</w:t>
      </w:r>
      <w:r w:rsidR="00DB1304">
        <w:t xml:space="preserve"> </w:t>
      </w:r>
      <w:r w:rsidR="00250E00">
        <w:t>HCl, ~100 ml water, ~20 ml concentrated</w:t>
      </w:r>
      <w:r w:rsidR="00DB1304">
        <w:t xml:space="preserve"> HNO</w:t>
      </w:r>
      <w:r w:rsidR="00DB1304">
        <w:rPr>
          <w:vertAlign w:val="subscript"/>
        </w:rPr>
        <w:t>3</w:t>
      </w:r>
      <w:r w:rsidR="00DB1304">
        <w:t xml:space="preserve">, and then ~100 ml of water </w:t>
      </w:r>
      <w:r w:rsidR="00E67D7D">
        <w:t>until</w:t>
      </w:r>
      <w:r w:rsidR="00DB1304">
        <w:t xml:space="preserve"> the pH tested 7 using pH paper.</w:t>
      </w:r>
    </w:p>
    <w:p w14:paraId="16667C81" w14:textId="0636A857"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45429F">
        <w:instrText xml:space="preserve"> ADDIN ZOTERO_ITEM CSL_CITATION {"citationID":"ioqSvyxA","properties":{"formattedCitation":"(Hentz and Ruppel, 2010)","plainCitation":"(Hentz and Ruppel, 2010)","noteIndex":0},"citationItems":[{"id":"JbMcmWLa/XbWq1drw","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61160E">
        <w:t>There is no known oil or gas production from the Eagle Ford in Uvalde County</w:t>
      </w:r>
      <w:r w:rsidR="008847A6">
        <w:t xml:space="preserve"> </w:t>
      </w:r>
      <w:r w:rsidR="008847A6">
        <w:fldChar w:fldCharType="begin"/>
      </w:r>
      <w:r w:rsidR="0045429F">
        <w:instrText xml:space="preserve"> ADDIN ZOTERO_ITEM CSL_CITATION {"citationID":"eEus8RMV","properties":{"formattedCitation":"(Tian et al., 2013; {\\i{}IHS Markit Well Database}, 2019)","plainCitation":"(Tian et al., 2013; IHS Markit Well Database, 2019)","noteIndex":0},"citationItems":[{"id":"JbMcmWLa/GyOtkMSl","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id":"JbMcmWLa/FrLMwmfx","uris":["http://zotero.org/users/local/pytFPmJs/items/2UGAUZC8"],"uri":["http://zotero.org/users/local/pytFPmJs/items/2UGAUZC8"],"itemData":{"id":443,"type":"book","title":"IHS Markit Well Database","publisher":"IHS Markit","URL":"https://ihsmarkit.com/products/us-well-data.html","issued":{"date-parts":[["2019"]]}}}],"schema":"https://github.com/citation-style-language/schema/raw/master/csl-citation.json"} </w:instrText>
      </w:r>
      <w:r w:rsidR="008847A6">
        <w:fldChar w:fldCharType="separate"/>
      </w:r>
      <w:r w:rsidR="008847A6" w:rsidRPr="008847A6">
        <w:rPr>
          <w:rFonts w:cs="Times New Roman"/>
          <w:szCs w:val="24"/>
        </w:rPr>
        <w:t xml:space="preserve">(Tian et al., 2013; </w:t>
      </w:r>
      <w:r w:rsidR="008847A6" w:rsidRPr="008847A6">
        <w:rPr>
          <w:rFonts w:cs="Times New Roman"/>
          <w:i/>
          <w:iCs/>
          <w:szCs w:val="24"/>
        </w:rPr>
        <w:t>IHS Markit Well Database</w:t>
      </w:r>
      <w:r w:rsidR="008847A6" w:rsidRPr="008847A6">
        <w:rPr>
          <w:rFonts w:cs="Times New Roman"/>
          <w:szCs w:val="24"/>
        </w:rPr>
        <w:t>, 2019)</w:t>
      </w:r>
      <w:r w:rsidR="008847A6">
        <w:fldChar w:fldCharType="end"/>
      </w:r>
      <w:r w:rsidR="0061160E">
        <w:t xml:space="preserve">.  </w:t>
      </w:r>
      <w:r w:rsidR="00FA022C">
        <w:t xml:space="preserve">The Eagle Ford here is thermally-immature </w:t>
      </w:r>
      <w:r w:rsidR="00324F53">
        <w:fldChar w:fldCharType="begin"/>
      </w:r>
      <w:r w:rsidR="0045429F">
        <w:instrText xml:space="preserve"> ADDIN ZOTERO_ITEM CSL_CITATION {"citationID":"orejNfvN","properties":{"unsorted":true,"formattedCitation":"({\\i{}R}\\sub o\\nosupersub{} = 0.40\\uc0\\u8211{}0.55%, Cardneaux, 2012; Cardneaux and Nunn, 2013; Harbor, 2011)","plainCitation":"(Ro = 0.40–0.55%, Cardneaux, 2012; Cardneaux and Nunn, 2013; Harbor, 2011)","noteIndex":0},"citationItems":[{"id":"JbMcmWLa/A1Qnf91I","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prefix":"&lt;i&gt;R&lt;/i&gt;&lt;sub&gt;o&lt;/sub&gt; = 0.40–0.55%, "},{"id":"JbMcmWLa/Vaeb70my","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JbMcmWLa/eCTqR8mW","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chema":"https://github.com/citation-style-language/schema/raw/master/csl-citation.json"} </w:instrText>
      </w:r>
      <w:r w:rsidR="00324F53">
        <w:fldChar w:fldCharType="separate"/>
      </w:r>
      <w:r w:rsidR="00324F53" w:rsidRPr="00324F53">
        <w:rPr>
          <w:rFonts w:cs="Times New Roman"/>
          <w:szCs w:val="24"/>
        </w:rPr>
        <w:t>(</w:t>
      </w:r>
      <w:r w:rsidR="00324F53" w:rsidRPr="00324F53">
        <w:rPr>
          <w:rFonts w:cs="Times New Roman"/>
          <w:i/>
          <w:iCs/>
          <w:szCs w:val="24"/>
        </w:rPr>
        <w:t>R</w:t>
      </w:r>
      <w:r w:rsidR="00324F53" w:rsidRPr="00324F53">
        <w:rPr>
          <w:rFonts w:cs="Times New Roman"/>
          <w:szCs w:val="24"/>
          <w:vertAlign w:val="subscript"/>
        </w:rPr>
        <w:t>o</w:t>
      </w:r>
      <w:r w:rsidR="00324F53" w:rsidRPr="00324F53">
        <w:rPr>
          <w:rFonts w:cs="Times New Roman"/>
          <w:szCs w:val="24"/>
        </w:rPr>
        <w:t xml:space="preserve"> = 0.40–0.55%, Cardneaux, 2012; Cardneaux and Nunn, 2013; Harbor, 2011)</w:t>
      </w:r>
      <w:r w:rsidR="00324F53">
        <w:fldChar w:fldCharType="end"/>
      </w:r>
      <w:r w:rsidR="00324F53">
        <w:t>.</w:t>
      </w:r>
      <w:r w:rsidR="00FA022C">
        <w:t xml:space="preserve"> </w:t>
      </w:r>
      <w:r w:rsidR="00CA0640">
        <w:t xml:space="preserve">The sample </w:t>
      </w:r>
      <w:r w:rsidR="00824E09">
        <w:t>was powdered to</w:t>
      </w:r>
      <w:r w:rsidR="007532CA">
        <w:t xml:space="preserve"> &lt;250 </w:t>
      </w:r>
      <w:proofErr w:type="spellStart"/>
      <w:r w:rsidR="007532CA">
        <w:t>μm</w:t>
      </w:r>
      <w:proofErr w:type="spellEnd"/>
      <w:r w:rsidR="007532CA">
        <w:t xml:space="preserve"> and Soxhlet-extracted </w:t>
      </w:r>
      <w:r w:rsidR="009C6DD3">
        <w:t>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lastRenderedPageBreak/>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E2B19">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745DBD">
        <w:instrText xml:space="preserve"> ADDIN ZOTERO_ITEM CSL_CITATION {"citationID":"iDzU7Xnz","properties":{"formattedCitation":"(Whelan and Thompson-Rizer, 1993; Baskin, 1997)","plainCitation":"(Whelan and Thompson-Rizer, 1993; Baskin, 1997)","noteIndex":0},"citationItems":[{"id":2234,"uris":["http://zotero.org/users/local/Z4CJhsPY/items/RURUZY7S"],"uri":["http://zotero.org/users/local/Z4CJhsPY/items/RURUZY7S"],"itemData":{"id":2234,"type":"chapter","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container-title":"Organic Geochemistry: Principles and Applications","event-place":"Boston, MA","ISBN":"978-1-4615-2890-6","note":"DOI: 10.1007/978-1-4615-2890-6_14","page":"289-353","publisher":"Springer US","publisher-place":"Boston, MA","title":"Chemical methods for assessing kerogen and protokerogen types and maturity","URL":"https://doi.org/10.1007/978-1-4615-2890-6_14","author":[{"family":"Whelan","given":"Jean K."},{"family":"Thompson-Rizer","given":"Carolyn L."}],"editor":[{"family":"Engel","given":"Michael H."},{"family":"Macko","given":"Stephen A."}],"issued":{"date-parts":[["1993"]]}}},{"id":426,"uris":["http://zotero.org/users/local/Z4CJhsPY/items/3PEQ5S5F"],"uri":["http://zotero.org/users/local/Z4CJhsPY/items/3PEQ5S5F"],"itemData":{"id":426,"type":"article-journal","container-title":"AAPG bulletin","issue":"9","note":"number: 9","page":"1437–1450","title":"Atomic H/C ratio of kerogen as an estimate of thermal maturity and organic matter conversion","volume":"81","author":[{"family":"Baskin","given":"David K"}],"issued":{"date-parts":[["1997"]]}}}],"schema":"https://github.com/citation-style-language/schema/raw/master/csl-citation.json"} </w:instrText>
      </w:r>
      <w:r w:rsidR="00FD1FC4">
        <w:fldChar w:fldCharType="separate"/>
      </w:r>
      <w:r w:rsidR="00745DBD" w:rsidRPr="00745DBD">
        <w:rPr>
          <w:rFonts w:cs="Times New Roman"/>
        </w:rPr>
        <w:t>(Whelan and Thompson-</w:t>
      </w:r>
      <w:proofErr w:type="spellStart"/>
      <w:r w:rsidR="00745DBD" w:rsidRPr="00745DBD">
        <w:rPr>
          <w:rFonts w:cs="Times New Roman"/>
        </w:rPr>
        <w:t>Rizer</w:t>
      </w:r>
      <w:proofErr w:type="spellEnd"/>
      <w:r w:rsidR="00745DBD" w:rsidRPr="00745DBD">
        <w:rPr>
          <w:rFonts w:cs="Times New Roman"/>
        </w:rPr>
        <w:t>, 1993; Baskin, 1997)</w:t>
      </w:r>
      <w:r w:rsidR="00FD1FC4">
        <w:fldChar w:fldCharType="end"/>
      </w:r>
      <w:r w:rsidR="00FD1FC4">
        <w:t>.</w:t>
      </w:r>
      <w:r w:rsidR="00C8641C">
        <w:t xml:space="preserve">  </w:t>
      </w:r>
    </w:p>
    <w:p w14:paraId="31474CB1" w14:textId="41AF3BCF"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w:t>
      </w:r>
      <w:r w:rsidR="009410B5">
        <w:t>U.S. Geological Survey</w:t>
      </w:r>
      <w:r>
        <w:t xml:space="preserve"> </w:t>
      </w:r>
      <w:r>
        <w:fldChar w:fldCharType="begin"/>
      </w:r>
      <w:r w:rsidR="0045429F">
        <w:instrText xml:space="preserve"> ADDIN ZOTERO_ITEM CSL_CITATION {"citationID":"ix7KbBHj","properties":{"formattedCitation":"(drill core GC-3; French et al., 2020)","plainCitation":"(drill core GC-3; French et al., 2020)","noteIndex":0},"citationItems":[{"id":"JbMcmWLa/jPxrjR4L","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rsidR="0045429F">
        <w:instrText xml:space="preserve"> ADDIN ZOTERO_ITEM CSL_CITATION {"citationID":"4Kl6SrU6","properties":{"formattedCitation":"(Iona-1 drill core; Eldrett et al., 2014, 2015; Sun et al., 2016)","plainCitation":"(Iona-1 drill core; Eldrett et al., 2014, 2015; Sun et al., 2016)","noteIndex":0},"citationItems":[{"id":"JbMcmWLa/sIVCZgoi","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JbMcmWLa/Z5ZOBeoI","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JbMcmWLa/ujcyAt2t","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sidR="0045429F">
        <w:rPr>
          <w:rFonts w:ascii="Cambria Math" w:hAnsi="Cambria Math" w:cs="Cambria Math"/>
        </w:rPr>
        <w:instrText>∼</w:instrText>
      </w:r>
      <w:r w:rsidR="0045429F">
        <w:instrText>0.45) and Ts/(Ts+Tm), as well as C29Ts/(C29Ts+C29) hopane and C29</w:instrText>
      </w:r>
      <w:r w:rsidR="0045429F">
        <w:rPr>
          <w:rFonts w:cs="Times New Roman"/>
        </w:rPr>
        <w:instrText>ββ</w:instrText>
      </w:r>
      <w:r w:rsidR="0045429F">
        <w:instrText>/(</w:instrText>
      </w:r>
      <w:r w:rsidR="0045429F">
        <w:rPr>
          <w:rFonts w:cs="Times New Roman"/>
        </w:rPr>
        <w:instrText>ββ</w:instrText>
      </w:r>
      <w:r w:rsidR="0045429F">
        <w:instrText>+</w:instrText>
      </w:r>
      <w:r w:rsidR="0045429F">
        <w:rPr>
          <w:rFonts w:cs="Times New Roman"/>
        </w:rPr>
        <w:instrText>αα</w:instrText>
      </w:r>
      <w:r w:rsidR="0045429F">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45429F">
        <w:instrText xml:space="preserve"> ADDIN ZOTERO_ITEM CSL_CITATION {"citationID":"AsgXsahH","properties":{"formattedCitation":"(Eldrett et al., 2015)","plainCitation":"(Eldrett et al., 2015)","noteIndex":0},"citationItems":[{"id":"JbMcmWLa/Z5ZOBeoI","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3835CD39" w:rsidR="00824E09" w:rsidRDefault="00EB1E54" w:rsidP="00824E09">
      <w:r>
        <w:t xml:space="preserve">The reaction cell was loaded with 10.03 grams of the </w:t>
      </w:r>
      <w:proofErr w:type="gramStart"/>
      <w:r>
        <w:t>EX powder</w:t>
      </w:r>
      <w:proofErr w:type="gramEnd"/>
      <w:r>
        <w:t xml:space="preserve">. </w:t>
      </w:r>
      <w:r w:rsidR="00824E09">
        <w:t xml:space="preserve">The starting fluid </w:t>
      </w:r>
      <w:r>
        <w:t xml:space="preserve">used </w:t>
      </w:r>
      <w:r w:rsidR="00824E09">
        <w:t>was heavy water (D</w:t>
      </w:r>
      <w:r w:rsidR="00824E09" w:rsidRPr="00FB7085">
        <w:rPr>
          <w:vertAlign w:val="subscript"/>
        </w:rPr>
        <w:t>2</w:t>
      </w:r>
      <w:r w:rsidR="00824E09">
        <w:t xml:space="preserve">O, 99% purity, Cambridge Isotope Laboratories, Inc.) containing NaCl (0.497 mol/kg). </w:t>
      </w:r>
      <w:r w:rsidR="00BF2A64">
        <w:t xml:space="preserve">The </w:t>
      </w:r>
      <w:r w:rsidR="00824E09">
        <w:t xml:space="preserve">NaCl </w:t>
      </w:r>
      <w:r>
        <w:t xml:space="preserve">was added to </w:t>
      </w:r>
      <w:r w:rsidR="00824E09">
        <w:t xml:space="preserve">allow for detection of </w:t>
      </w:r>
      <w:r>
        <w:t>any leaks in the reaction cell,</w:t>
      </w:r>
      <w:r w:rsidR="00824E09">
        <w:t xml:space="preserve"> </w:t>
      </w:r>
      <w:r>
        <w:t xml:space="preserve">as </w:t>
      </w:r>
      <w:r w:rsidR="00824E09">
        <w:t xml:space="preserve">dilution of the </w:t>
      </w:r>
      <w:r>
        <w:t xml:space="preserve">starting </w:t>
      </w:r>
      <w:r w:rsidR="00824E09">
        <w:t xml:space="preserve">fluid </w:t>
      </w:r>
      <w:r>
        <w:t xml:space="preserve">by </w:t>
      </w:r>
      <w:r w:rsidR="00824E09">
        <w:t xml:space="preserve">deionized water from the </w:t>
      </w:r>
      <w:r>
        <w:t xml:space="preserve">surrounding </w:t>
      </w:r>
      <w:r w:rsidR="00824E09">
        <w:t xml:space="preserve">pressure vessel </w:t>
      </w:r>
      <w:r>
        <w:t>would decrease observed Cl concentrations</w:t>
      </w:r>
      <w:r w:rsidR="00824E09">
        <w:t xml:space="preserve">. The </w:t>
      </w:r>
      <w:r w:rsidR="005059F3">
        <w:t xml:space="preserve">reaction cell was loaded with </w:t>
      </w:r>
      <w:r w:rsidR="007C65DF">
        <w:t>55.03</w:t>
      </w:r>
      <w:r w:rsidR="00824E09">
        <w:t xml:space="preserve"> g of this starting flu</w:t>
      </w:r>
      <w:r w:rsidR="00BF2A64">
        <w:t xml:space="preserve">id, </w:t>
      </w:r>
      <w:r w:rsidR="00BF56DF">
        <w:t>sealed</w:t>
      </w:r>
      <w:r w:rsidR="00BF2A64">
        <w:t xml:space="preserve"> with a small</w:t>
      </w:r>
      <w:r w:rsidR="00BF56DF">
        <w:t xml:space="preserve"> </w:t>
      </w:r>
      <w:r w:rsidR="00BF2A64">
        <w:t xml:space="preserve">argon-purged </w:t>
      </w:r>
      <w:r>
        <w:t>headspace (to allow for expansion of the starting fluid at conditions)</w:t>
      </w:r>
      <w:r w:rsidR="00BF2A64">
        <w:t xml:space="preserve">, and </w:t>
      </w:r>
      <w:r>
        <w:t>then pressurized and</w:t>
      </w:r>
      <w:r w:rsidR="00BF56DF">
        <w:t xml:space="preserve"> brought to initial condit</w:t>
      </w:r>
      <w:r w:rsidR="005059F3">
        <w:t xml:space="preserve">ion (200 °C, 350 bar) </w:t>
      </w:r>
      <w:r w:rsidR="00B50FAD">
        <w:t>in approximately 2 h</w:t>
      </w:r>
      <w:r w:rsidR="00BF56DF">
        <w:t>.</w:t>
      </w:r>
      <w:r w:rsidR="007C65DF">
        <w:t xml:space="preserve"> </w:t>
      </w:r>
      <w:r w:rsidR="007C65DF" w:rsidRPr="007C65DF">
        <w:t>Several milliliters of fluid were bled during heat-up to purge the exit tube, leaving an estimated 52.6 g of fluid in the cell at the beginning of the experiment (</w:t>
      </w:r>
      <w:r w:rsidR="007C65DF" w:rsidRPr="007C65DF">
        <w:rPr>
          <w:b/>
        </w:rPr>
        <w:t>Table </w:t>
      </w:r>
      <w:r w:rsidR="007C65DF" w:rsidRPr="007C65DF">
        <w:rPr>
          <w:b/>
        </w:rPr>
        <w:fldChar w:fldCharType="begin"/>
      </w:r>
      <w:r w:rsidR="007C65DF" w:rsidRPr="007C65DF">
        <w:rPr>
          <w:b/>
        </w:rPr>
        <w:instrText xml:space="preserve"> REF tabConcs \h </w:instrText>
      </w:r>
      <w:r w:rsidR="007C65DF" w:rsidRPr="007C65DF">
        <w:rPr>
          <w:b/>
        </w:rPr>
      </w:r>
      <w:r w:rsidR="007C65DF" w:rsidRPr="007C65DF">
        <w:rPr>
          <w:b/>
        </w:rPr>
        <w:fldChar w:fldCharType="separate"/>
      </w:r>
      <w:r w:rsidR="007C65DF" w:rsidRPr="007C65DF">
        <w:rPr>
          <w:b/>
        </w:rPr>
        <w:t>2</w:t>
      </w:r>
      <w:r w:rsidR="007C65DF" w:rsidRPr="007C65DF">
        <w:fldChar w:fldCharType="end"/>
      </w:r>
      <w:r w:rsidR="007C65DF" w:rsidRPr="007C65DF">
        <w:t>).</w:t>
      </w:r>
    </w:p>
    <w:p w14:paraId="53BD79A9" w14:textId="2A73E9BF" w:rsidR="00824E09" w:rsidRDefault="00824E09" w:rsidP="00824E09">
      <w:pPr>
        <w:pStyle w:val="Heading2"/>
      </w:pPr>
      <w:r>
        <w:t>Analytical methods</w:t>
      </w:r>
    </w:p>
    <w:p w14:paraId="34180BFD" w14:textId="1900648C" w:rsidR="00615EF7" w:rsidRDefault="00824E09" w:rsidP="00824E09">
      <w:r>
        <w:t>To monitor the fluid composition and the extent of deuteration</w:t>
      </w:r>
      <w:r w:rsidR="007C7F59">
        <w:t xml:space="preserve"> with time</w:t>
      </w:r>
      <w:r>
        <w:t xml:space="preserve">, </w:t>
      </w:r>
      <w:r w:rsidR="003372D4">
        <w:t>sample</w:t>
      </w:r>
      <w:r w:rsidR="00CC0A76">
        <w:t xml:space="preserve"> </w:t>
      </w:r>
      <w:r>
        <w:t xml:space="preserve">aliquots of fluid were withdrawn through the capillary exit tube into gastight glass/PTFE syringes. Immediately prior to a sampling event, a small amount (~0.5 g) of fluid was removed and discarded to flush the exit tube. </w:t>
      </w:r>
      <w:r w:rsidR="007C65DF">
        <w:t>A fluid sample was taken at the beginning and end of each temperature stage.  One additional sample (#4) was drawn in the middle of the second temperature stage (300 </w:t>
      </w:r>
      <w:r w:rsidR="007C65DF" w:rsidRPr="0049659E">
        <w:t>°C</w:t>
      </w:r>
      <w:r w:rsidR="007C65DF">
        <w:t>).  At time point #6, two aliquots were drawn, each in separate syringes and sampled into separate vials.</w:t>
      </w:r>
    </w:p>
    <w:p w14:paraId="746D4678" w14:textId="598EF3CB" w:rsidR="00615EF7" w:rsidRPr="00BC4AF7" w:rsidRDefault="00BC4AF7" w:rsidP="00824E09">
      <w:r>
        <w:t>D</w:t>
      </w:r>
      <w:r w:rsidRPr="00615EF7">
        <w:t>euterium (D</w:t>
      </w:r>
      <w:r w:rsidRPr="00615EF7">
        <w:rPr>
          <w:vertAlign w:val="subscript"/>
        </w:rPr>
        <w:t>2</w:t>
      </w:r>
      <w:r w:rsidRPr="00615EF7">
        <w:t xml:space="preserve">) is likely </w:t>
      </w:r>
      <w:r>
        <w:t>to be the main form of molecular hydrogen (H</w:t>
      </w:r>
      <w:r>
        <w:rPr>
          <w:vertAlign w:val="subscript"/>
        </w:rPr>
        <w:t>2</w:t>
      </w:r>
      <w:r>
        <w:t xml:space="preserve">) in our experiment due to rapid exchange between water and dissolved hydrogen </w:t>
      </w:r>
      <w:r>
        <w:fldChar w:fldCharType="begin"/>
      </w:r>
      <w:r w:rsidR="0045429F">
        <w:instrText xml:space="preserve"> ADDIN ZOTERO_ITEM CSL_CITATION {"citationID":"0y4sSqid","properties":{"formattedCitation":"(L\\uc0\\u233{}cluse and Robert, 1994; Wang et al., 2018)","plainCitation":"(Lécluse and Robert, 1994; Wang et al., 2018)","noteIndex":0},"citationItems":[{"id":"JbMcmWLa/YoyeOX6T","uris":["http://zotero.org/users/local/pytFPmJs/items/JIP69G92"],"uri":["http://zotero.org/users/local/pytFPmJs/items/JIP69G92"],"itemData":{"id":174,"type":"article-journal","title":"Hydrogen isotope exchange reaction rates: Origin of water in the inner solar system","container-title":"Geochimica et Cosmochimica Acta","page":"2927–2939","volume":"58","issue":"13","DOI":"10.1016/0016-7037(94)90126-0","author":[{"family":"Lécluse","given":"Christine"},{"family":"Robert","given":"François"}],"issued":{"date-parts":[["1994"]]}}},{"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fldChar w:fldCharType="separate"/>
      </w:r>
      <w:r w:rsidRPr="00615EF7">
        <w:rPr>
          <w:rFonts w:cs="Times New Roman"/>
          <w:szCs w:val="24"/>
        </w:rPr>
        <w:t>(Lécluse and Robert, 1994; Wang et al., 2018)</w:t>
      </w:r>
      <w:r>
        <w:fldChar w:fldCharType="end"/>
      </w:r>
      <w:r>
        <w:t xml:space="preserve">.  </w:t>
      </w:r>
      <w:r w:rsidR="00824E09">
        <w:t xml:space="preserve">The concentration of </w:t>
      </w:r>
      <w:r w:rsidR="00A72A92">
        <w:t>H</w:t>
      </w:r>
      <w:r w:rsidR="00824E09" w:rsidRPr="00DC619D">
        <w:rPr>
          <w:vertAlign w:val="subscript"/>
        </w:rPr>
        <w:t>2</w:t>
      </w:r>
      <w:r w:rsidR="00824E09">
        <w:t xml:space="preserve"> was determined after headspace extraction using a gas chromatograph</w:t>
      </w:r>
      <w:r w:rsidR="004F5147">
        <w:t xml:space="preserve"> (GC)</w:t>
      </w:r>
      <w:r w:rsidR="00824E09">
        <w:t xml:space="preserve"> sup</w:t>
      </w:r>
      <w:r w:rsidR="005D2EA4">
        <w:t>plied with nitrogen carrier gas</w:t>
      </w:r>
      <w:r w:rsidR="00824E09">
        <w:t xml:space="preserve"> and equipped with a molecular sieve 5Å column and thermal conductivity detector. </w:t>
      </w:r>
      <w:r>
        <w:t xml:space="preserve">Concentrations reported in </w:t>
      </w:r>
      <w:r>
        <w:rPr>
          <w:b/>
        </w:rPr>
        <w:t>Table </w:t>
      </w:r>
      <w:r>
        <w:rPr>
          <w:b/>
        </w:rPr>
        <w:fldChar w:fldCharType="begin"/>
      </w:r>
      <w:r>
        <w:rPr>
          <w:b/>
        </w:rPr>
        <w:instrText xml:space="preserve"> REF tabConcs \h </w:instrText>
      </w:r>
      <w:r>
        <w:rPr>
          <w:b/>
        </w:rPr>
      </w:r>
      <w:r>
        <w:rPr>
          <w:b/>
        </w:rPr>
        <w:fldChar w:fldCharType="separate"/>
      </w:r>
      <w:r w:rsidR="001E2B19">
        <w:rPr>
          <w:b/>
          <w:noProof/>
          <w:sz w:val="20"/>
        </w:rPr>
        <w:t>2</w:t>
      </w:r>
      <w:r>
        <w:rPr>
          <w:b/>
        </w:rPr>
        <w:fldChar w:fldCharType="end"/>
      </w:r>
      <w:r>
        <w:t xml:space="preserve"> have been corrected for the difference in thermal conductivity between D</w:t>
      </w:r>
      <w:r>
        <w:rPr>
          <w:vertAlign w:val="subscript"/>
        </w:rPr>
        <w:t>2</w:t>
      </w:r>
      <w:r>
        <w:t xml:space="preserve"> and </w:t>
      </w:r>
      <w:r>
        <w:rPr>
          <w:vertAlign w:val="superscript"/>
        </w:rPr>
        <w:t>1</w:t>
      </w:r>
      <w:r>
        <w:t>H</w:t>
      </w:r>
      <w:r>
        <w:rPr>
          <w:vertAlign w:val="subscript"/>
        </w:rPr>
        <w:t>2</w:t>
      </w:r>
      <w:r>
        <w:t xml:space="preserve"> (see note </w:t>
      </w:r>
      <w:r>
        <w:rPr>
          <w:i/>
        </w:rPr>
        <w:t>a</w:t>
      </w:r>
      <w:r>
        <w:t>)</w:t>
      </w:r>
      <w:r w:rsidR="00124D20">
        <w:t xml:space="preserve">, assuming that all </w:t>
      </w:r>
      <w:r w:rsidR="00822E71">
        <w:t xml:space="preserve">dissolved </w:t>
      </w:r>
      <w:r w:rsidR="00124D20">
        <w:t xml:space="preserve">hydrogen </w:t>
      </w:r>
      <w:r w:rsidR="00822E71">
        <w:t xml:space="preserve">is </w:t>
      </w:r>
      <w:r w:rsidR="0084233B">
        <w:t>as</w:t>
      </w:r>
      <w:r w:rsidR="00124D20">
        <w:t xml:space="preserve"> D</w:t>
      </w:r>
      <w:r w:rsidR="00124D20">
        <w:rPr>
          <w:vertAlign w:val="subscript"/>
        </w:rPr>
        <w:t>2</w:t>
      </w:r>
      <w:r>
        <w:t>.</w:t>
      </w:r>
      <w:r w:rsidR="00566F7D" w:rsidRPr="00566F7D">
        <w:t xml:space="preserve"> </w:t>
      </w:r>
      <w:r w:rsidR="00566F7D">
        <w:t xml:space="preserve"> Analytical reproducibility of H</w:t>
      </w:r>
      <w:r w:rsidR="00566F7D">
        <w:rPr>
          <w:vertAlign w:val="subscript"/>
        </w:rPr>
        <w:t>2</w:t>
      </w:r>
      <w:r w:rsidR="00566F7D">
        <w:t xml:space="preserve"> </w:t>
      </w:r>
      <w:r w:rsidR="00DC7C3E">
        <w:t xml:space="preserve">concentration </w:t>
      </w:r>
      <w:r w:rsidR="00566F7D">
        <w:t>data is ±10% or better (2</w:t>
      </w:r>
      <w:r w:rsidR="00566F7D" w:rsidRPr="00DC619D">
        <w:t>σ</w:t>
      </w:r>
      <w:r w:rsidR="00566F7D">
        <w:t xml:space="preserve">).  </w:t>
      </w:r>
    </w:p>
    <w:p w14:paraId="7F4BA22B" w14:textId="7E15ABE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w:t>
      </w:r>
      <w:r w:rsidR="007C7F59">
        <w:t>hydrocarbons (</w:t>
      </w:r>
      <w:r>
        <w:t>alkanes and alkenes</w:t>
      </w:r>
      <w:r w:rsidR="007C7F59">
        <w:t>)</w:t>
      </w:r>
      <w:r>
        <w:t xml:space="preserve">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w:t>
      </w:r>
      <w:proofErr w:type="gramStart"/>
      <w:r>
        <w:t>serially-connected</w:t>
      </w:r>
      <w:proofErr w:type="gramEnd"/>
      <w:r>
        <w:t xml:space="preserve"> thermal conductivity and flame ionization detectors. Analytical procedures were as d</w:t>
      </w:r>
      <w:r w:rsidR="00445427">
        <w:t xml:space="preserve">escribed in Reeves et al. </w:t>
      </w:r>
      <w:r w:rsidR="00445427">
        <w:fldChar w:fldCharType="begin"/>
      </w:r>
      <w:r w:rsidR="0045429F">
        <w:instrText xml:space="preserve"> ADDIN ZOTERO_ITEM CSL_CITATION {"citationID":"xDwWJoR6","properties":{"formattedCitation":"(2012)","plainCitation":"(2012)","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3BC1440" w:rsidR="00824E09" w:rsidRPr="00C81A1E" w:rsidRDefault="00824E09" w:rsidP="005D7397">
      <w:r>
        <w:lastRenderedPageBreak/>
        <w:t xml:space="preserve">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w:t>
      </w:r>
      <w:proofErr w:type="spellStart"/>
      <w:r>
        <w:t>μm</w:t>
      </w:r>
      <w:proofErr w:type="spellEnd"/>
      <w:r>
        <w:t xml:space="preserve">) </w:t>
      </w:r>
      <w:r w:rsidR="005D7397">
        <w:t xml:space="preserve">coupled to an </w:t>
      </w:r>
      <w:r>
        <w:t>HP 5973 mass selective detector was used to determine the amount of deuteration in CH</w:t>
      </w:r>
      <w:r w:rsidRPr="008A0C80">
        <w:rPr>
          <w:vertAlign w:val="subscript"/>
        </w:rPr>
        <w:t>4</w:t>
      </w:r>
      <w:r>
        <w:t xml:space="preserve">. </w:t>
      </w:r>
      <w:r w:rsidR="00181004">
        <w:t xml:space="preserve"> M</w:t>
      </w:r>
      <w:r w:rsidR="005D7397">
        <w:t xml:space="preserve">ass spectrometer source and quadrupole analyzer temperatures were 230 and 150 °C, respectively, and mass spectra were </w:t>
      </w:r>
      <w:r w:rsidR="00181004">
        <w:t xml:space="preserve">recorded with an </w:t>
      </w:r>
      <w:r w:rsidR="005D7397">
        <w:t xml:space="preserve">electron </w:t>
      </w:r>
      <w:r w:rsidR="00CD1008">
        <w:t xml:space="preserve">impact (EI) ionization </w:t>
      </w:r>
      <w:r w:rsidR="005D7397">
        <w:t>energy</w:t>
      </w:r>
      <w:r w:rsidR="00181004">
        <w:t xml:space="preserve"> of </w:t>
      </w:r>
      <w:r w:rsidR="00181004" w:rsidRPr="00181004">
        <w:t>70 eV</w:t>
      </w:r>
      <w:r w:rsidR="005D7397">
        <w:t xml:space="preserve">. </w:t>
      </w:r>
      <w:r>
        <w:t xml:space="preserve">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proofErr w:type="spellStart"/>
      <w:r w:rsidRPr="00824E09">
        <w:rPr>
          <w:i/>
        </w:rPr>
        <w:t>d</w:t>
      </w:r>
      <w:r w:rsidR="007E03F5">
        <w:rPr>
          <w:i/>
          <w:vertAlign w:val="subscript"/>
        </w:rPr>
        <w:t>n</w:t>
      </w:r>
      <w:proofErr w:type="spellEnd"/>
      <w:r>
        <w:t xml:space="preserve"> </w:t>
      </w:r>
      <w:proofErr w:type="spellStart"/>
      <w:r>
        <w:t>isotopologues</w:t>
      </w:r>
      <w:proofErr w:type="spellEnd"/>
      <w:r>
        <w:t xml:space="preserve">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e</w:t>
      </w:r>
      <w:r w:rsidR="0036008D">
        <w:t xml:space="preserve"> </w:t>
      </w:r>
      <w:r w:rsidR="00C81A1E">
        <w:t xml:space="preserve">refer to the </w:t>
      </w:r>
      <w:r w:rsidR="007C7F59">
        <w:t>fully</w:t>
      </w:r>
      <w:r w:rsidR="00C81A1E">
        <w:t xml:space="preserve"> </w:t>
      </w:r>
      <w:proofErr w:type="spellStart"/>
      <w:r w:rsidR="00C81A1E">
        <w:t>protiated</w:t>
      </w:r>
      <w:proofErr w:type="spellEnd"/>
      <w:r w:rsidR="00C81A1E">
        <w:t xml:space="preserve"> methane </w:t>
      </w:r>
      <w:proofErr w:type="spellStart"/>
      <w:r w:rsidR="00C81A1E">
        <w:t>isotopologue</w:t>
      </w:r>
      <w:proofErr w:type="spellEnd"/>
      <w:r w:rsidR="00C81A1E">
        <w:t xml:space="preserv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2A1E4287" w:rsidR="0077152F" w:rsidRDefault="00DE6F7C" w:rsidP="00DE6F7C">
      <w:pPr>
        <w:pStyle w:val="Heading1"/>
      </w:pPr>
      <w:r>
        <w:t>Results</w:t>
      </w:r>
      <w:r w:rsidR="00AD4EA5">
        <w:t xml:space="preserve"> and Discussion</w:t>
      </w:r>
    </w:p>
    <w:p w14:paraId="277DB54A" w14:textId="0240A541" w:rsidR="00DD6B70" w:rsidRDefault="00DD6B70" w:rsidP="00DE6F7C">
      <w:pPr>
        <w:pStyle w:val="Heading2"/>
      </w:pPr>
      <w:r>
        <w:t>Temperature and thermal maturity</w:t>
      </w:r>
    </w:p>
    <w:p w14:paraId="6529A069" w14:textId="5F18EBC7" w:rsidR="00DD6B70" w:rsidRPr="00DD6B7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E2B19">
        <w:rPr>
          <w:b/>
          <w:noProof/>
        </w:rPr>
        <w:t>1</w:t>
      </w:r>
      <w:r w:rsidRPr="0070262E">
        <w:rPr>
          <w:b/>
        </w:rPr>
        <w:fldChar w:fldCharType="end"/>
      </w:r>
      <w:r>
        <w:rPr>
          <w:b/>
        </w:rPr>
        <w:t>A</w:t>
      </w:r>
      <w:r>
        <w:t>.</w:t>
      </w:r>
      <w:r w:rsidR="0049659E">
        <w:t xml:space="preserve">  </w:t>
      </w:r>
      <w:r w:rsidR="008815AC">
        <w:t xml:space="preserve">Using the temperature history, we calculated </w:t>
      </w:r>
      <w:r>
        <w:t>thermal maturity</w:t>
      </w:r>
      <w:r w:rsidR="008815AC" w:rsidRPr="008815AC">
        <w:t xml:space="preserve"> </w:t>
      </w:r>
      <w:r w:rsidR="008815AC">
        <w:t>as a function of time</w:t>
      </w:r>
      <w:r>
        <w:t xml:space="preserve"> </w:t>
      </w:r>
      <w:r w:rsidR="00276FF1">
        <w:t>in units of vitrinite reflectance (%</w:t>
      </w:r>
      <w:r w:rsidR="00276FF1">
        <w:rPr>
          <w:i/>
        </w:rPr>
        <w:t>R</w:t>
      </w:r>
      <w:r w:rsidR="00276FF1">
        <w:rPr>
          <w:vertAlign w:val="subscript"/>
        </w:rPr>
        <w:t>o</w:t>
      </w:r>
      <w:r w:rsidR="00276FF1">
        <w:t xml:space="preserve">) </w:t>
      </w:r>
      <w:r w:rsidR="00B51AFC">
        <w:t>using</w:t>
      </w:r>
      <w:r>
        <w:t xml:space="preserve"> </w:t>
      </w:r>
      <w:proofErr w:type="spellStart"/>
      <w:r w:rsidR="00304ECB">
        <w:t>EASY%R</w:t>
      </w:r>
      <w:r w:rsidR="00304ECB" w:rsidRPr="0089445E">
        <w:t>o</w:t>
      </w:r>
      <w:proofErr w:type="spellEnd"/>
      <w:r w:rsidR="000E4E46">
        <w:t xml:space="preserve"> </w:t>
      </w:r>
      <w:r w:rsidR="000E4E46">
        <w:fldChar w:fldCharType="begin"/>
      </w:r>
      <w:r w:rsidR="000E4E46">
        <w:instrText xml:space="preserve"> ADDIN ZOTERO_ITEM CSL_CITATION {"citationID":"3UbOh83P","properties":{"formattedCitation":"(Sweeney and Burnham, 1990)","plainCitation":"(Sweeney and Burnham, 1990)","noteIndex":0},"citationItems":[{"id":1831,"uris":["http://zotero.org/users/local/Z4CJhsPY/items/A2R3Q7G4"],"uri":["http://zotero.org/users/local/Z4CJhsPY/items/A2R3Q7G4"],"itemData":{"id":1831,"type":"article-journal","container-title":"AAPG Bulletin","issue":"10","note":"number: 10","page":"1559–1570","title":"Evaluation of a simple model of vitrinite reflectance based on chemical kinetics","volume":"74","author":[{"family":"Sweeney","given":"Jerry J"},{"family":"Burnham","given":"Alan K"}],"issued":{"date-parts":[["1990"]]}}}],"schema":"https://github.com/citation-style-language/schema/raw/master/csl-citation.json"} </w:instrText>
      </w:r>
      <w:r w:rsidR="000E4E46">
        <w:fldChar w:fldCharType="separate"/>
      </w:r>
      <w:r w:rsidR="000E4E46" w:rsidRPr="000E4E46">
        <w:rPr>
          <w:rFonts w:cs="Times New Roman"/>
        </w:rPr>
        <w:t>(Sweeney and Burnham, 1990)</w:t>
      </w:r>
      <w:r w:rsidR="000E4E46">
        <w:fldChar w:fldCharType="end"/>
      </w:r>
      <w:r w:rsidR="008815AC">
        <w:t xml:space="preserve">.  The estimated thermal maturities </w:t>
      </w:r>
      <w:r w:rsidR="00C7578A">
        <w:t xml:space="preserve">are plotted </w:t>
      </w:r>
      <w:r>
        <w:t xml:space="preserve">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E2B19">
        <w:rPr>
          <w:b/>
          <w:noProof/>
        </w:rPr>
        <w:t>1</w:t>
      </w:r>
      <w:r w:rsidRPr="0070262E">
        <w:rPr>
          <w:b/>
        </w:rPr>
        <w:fldChar w:fldCharType="end"/>
      </w:r>
      <w:r>
        <w:rPr>
          <w:b/>
        </w:rPr>
        <w:t>B</w:t>
      </w:r>
      <w:r>
        <w:t xml:space="preserve">.  </w:t>
      </w:r>
      <w:r w:rsidR="008C5CAE">
        <w:t>W</w:t>
      </w:r>
      <w:r w:rsidR="00523EF7">
        <w:t>hile</w:t>
      </w:r>
      <w:r w:rsidR="007D6895">
        <w:t xml:space="preserve"> </w:t>
      </w:r>
      <w:r w:rsidR="00C00FE5">
        <w:t xml:space="preserve">the model predicts maturities of ~0.20 to 0.34% </w:t>
      </w:r>
      <w:r w:rsidR="00C00FE5">
        <w:rPr>
          <w:i/>
        </w:rPr>
        <w:t>R</w:t>
      </w:r>
      <w:r w:rsidR="00C00FE5">
        <w:rPr>
          <w:vertAlign w:val="subscript"/>
        </w:rPr>
        <w:t>o</w:t>
      </w:r>
      <w:r w:rsidR="00C00FE5">
        <w:t xml:space="preserve">-equivalent for time points </w:t>
      </w:r>
      <w:r w:rsidR="00F43CD7">
        <w:t>#</w:t>
      </w:r>
      <w:r w:rsidR="00C00FE5">
        <w:t>1 and 2</w:t>
      </w:r>
      <w:r w:rsidR="00E12669">
        <w:t xml:space="preserve"> (respectively) and </w:t>
      </w:r>
      <w:r w:rsidR="00A84975">
        <w:t>the data are plotted at these calculated maturities,</w:t>
      </w:r>
      <w:r w:rsidR="00C00FE5">
        <w:t xml:space="preserve"> </w:t>
      </w:r>
      <w:r w:rsidR="007D6895">
        <w:t>the</w:t>
      </w:r>
      <w:r w:rsidR="00523EF7">
        <w:t xml:space="preserve"> actual</w:t>
      </w:r>
      <w:r w:rsidR="007D6895">
        <w:t xml:space="preserve"> maturity </w:t>
      </w:r>
      <w:r w:rsidR="00523EF7">
        <w:t xml:space="preserve">at these time points can be no less than </w:t>
      </w:r>
      <w:r w:rsidR="007D6895">
        <w:t>0.4–0.</w:t>
      </w:r>
      <w:r w:rsidR="00706EE2">
        <w:t>5%</w:t>
      </w:r>
      <w:r w:rsidR="00A5451C">
        <w:t xml:space="preserve"> (</w:t>
      </w:r>
      <w:r w:rsidR="00523EF7">
        <w:t xml:space="preserve">the initial maturity of the </w:t>
      </w:r>
      <w:r w:rsidR="00886329">
        <w:t xml:space="preserve">Eagle Ford </w:t>
      </w:r>
      <w:r w:rsidR="00523EF7">
        <w:t>rock sample</w:t>
      </w:r>
      <w:r w:rsidR="00EE51AD">
        <w:t>,</w:t>
      </w:r>
      <w:r w:rsidR="00A5451C">
        <w:t xml:space="preserve"> </w:t>
      </w:r>
      <w:r w:rsidR="007D6895">
        <w:t xml:space="preserve">see </w:t>
      </w:r>
      <w:r w:rsidR="007D6895" w:rsidRPr="007D6895">
        <w:t>§</w:t>
      </w:r>
      <w:r w:rsidR="007D6895">
        <w:fldChar w:fldCharType="begin"/>
      </w:r>
      <w:r w:rsidR="007D6895">
        <w:instrText xml:space="preserve"> REF _Ref93637555 \r \h </w:instrText>
      </w:r>
      <w:r w:rsidR="007D6895">
        <w:fldChar w:fldCharType="separate"/>
      </w:r>
      <w:r w:rsidR="001E2B19">
        <w:t>2.1</w:t>
      </w:r>
      <w:r w:rsidR="007D6895">
        <w:fldChar w:fldCharType="end"/>
      </w:r>
      <w:r w:rsidR="007D6895">
        <w:t>)</w:t>
      </w:r>
      <w:r w:rsidR="00523EF7">
        <w:t>.</w:t>
      </w:r>
      <w:r w:rsidR="00E12669">
        <w:t xml:space="preserve"> </w:t>
      </w:r>
      <w:r w:rsidR="007C2204">
        <w:t xml:space="preserve"> </w:t>
      </w:r>
      <w:r w:rsidR="00EC5AF3">
        <w:t>The difference between the plotted and actual %</w:t>
      </w:r>
      <w:r w:rsidR="00EC5AF3">
        <w:rPr>
          <w:i/>
        </w:rPr>
        <w:t>R</w:t>
      </w:r>
      <w:r w:rsidR="00EC5AF3">
        <w:rPr>
          <w:vertAlign w:val="subscript"/>
        </w:rPr>
        <w:t>o</w:t>
      </w:r>
      <w:r w:rsidR="00EC5AF3">
        <w:t xml:space="preserve"> values</w:t>
      </w:r>
      <w:r w:rsidR="00B0201C">
        <w:t xml:space="preserve"> </w:t>
      </w:r>
      <w:r w:rsidR="00EC5AF3">
        <w:t>is</w:t>
      </w:r>
      <w:r w:rsidR="00895EA2">
        <w:t xml:space="preserve"> somewhat</w:t>
      </w:r>
      <w:r w:rsidR="00EC5AF3">
        <w:t xml:space="preserve"> immaterial</w:t>
      </w:r>
      <w:r w:rsidR="00895EA2">
        <w:t xml:space="preserve">; what is key is </w:t>
      </w:r>
      <w:r w:rsidR="00EA269B">
        <w:t xml:space="preserve">that time points #1 and 2 represent </w:t>
      </w:r>
      <w:r w:rsidR="00CB6545">
        <w:t xml:space="preserve">kerogen that has </w:t>
      </w:r>
      <w:r w:rsidR="006B4E3E">
        <w:t>undergone</w:t>
      </w:r>
      <w:r w:rsidR="00EA269B">
        <w:t xml:space="preserve"> only incipient organic metamorphism.  </w:t>
      </w:r>
      <w:r w:rsidR="007D6895">
        <w:t xml:space="preserve">Maturities encountered in </w:t>
      </w:r>
      <w:r w:rsidR="00E12669">
        <w:t xml:space="preserve">remainder of </w:t>
      </w:r>
      <w:r w:rsidR="007D6895">
        <w:t xml:space="preserve">the experiment spanned the entire range of the oil window </w:t>
      </w:r>
      <w:r w:rsidR="007D6895">
        <w:fldChar w:fldCharType="begin"/>
      </w:r>
      <w:r w:rsidR="0045429F">
        <w:instrText xml:space="preserve"> ADDIN ZOTERO_ITEM CSL_CITATION {"citationID":"AM6pkQHH","properties":{"formattedCitation":"(ca. 0.5% to 1.3% {\\i{}R}\\sub o\\nosupersub{}-equivalent; Burnham, 2019)","plainCitation":"(ca. 0.5% to 1.3% Ro-equivalent; Burnham, 2019)","noteIndex":0},"citationItems":[{"id":"JbMcmWLa/BT48B3HZ","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7D6895">
        <w:fldChar w:fldCharType="separate"/>
      </w:r>
      <w:r w:rsidR="007D6895" w:rsidRPr="007A4BCB">
        <w:rPr>
          <w:rFonts w:cs="Times New Roman"/>
          <w:szCs w:val="24"/>
        </w:rPr>
        <w:t xml:space="preserve">(ca. 0.5% to 1.3% </w:t>
      </w:r>
      <w:r w:rsidR="007D6895" w:rsidRPr="007A4BCB">
        <w:rPr>
          <w:rFonts w:cs="Times New Roman"/>
          <w:i/>
          <w:iCs/>
          <w:szCs w:val="24"/>
        </w:rPr>
        <w:t>R</w:t>
      </w:r>
      <w:r w:rsidR="007D6895" w:rsidRPr="007A4BCB">
        <w:rPr>
          <w:rFonts w:cs="Times New Roman"/>
          <w:szCs w:val="24"/>
          <w:vertAlign w:val="subscript"/>
        </w:rPr>
        <w:t>o</w:t>
      </w:r>
      <w:r w:rsidR="007D6895" w:rsidRPr="007A4BCB">
        <w:rPr>
          <w:rFonts w:cs="Times New Roman"/>
          <w:szCs w:val="24"/>
        </w:rPr>
        <w:t>-equivalent; Burnham, 2019)</w:t>
      </w:r>
      <w:r w:rsidR="007D6895">
        <w:fldChar w:fldCharType="end"/>
      </w:r>
      <w:r w:rsidR="003669EB">
        <w:t xml:space="preserve">.  The equivalent maturity at the </w:t>
      </w:r>
      <w:r w:rsidR="00F47365">
        <w:t>final</w:t>
      </w:r>
      <w:r w:rsidR="00D875FF">
        <w:t xml:space="preserve"> </w:t>
      </w:r>
      <w:r w:rsidR="00F47365">
        <w:t xml:space="preserve">time point </w:t>
      </w:r>
      <w:r w:rsidR="00D875FF">
        <w:t>(</w:t>
      </w:r>
      <w:r w:rsidR="00F47365">
        <w:t>#9</w:t>
      </w:r>
      <w:r w:rsidR="00D875FF">
        <w:t xml:space="preserve">) </w:t>
      </w:r>
      <w:r w:rsidR="003669EB">
        <w:t xml:space="preserve">is </w:t>
      </w:r>
      <w:r w:rsidR="00F47365">
        <w:t>1.27</w:t>
      </w:r>
      <w:r w:rsidR="00715A18">
        <w:t>%</w:t>
      </w:r>
      <w:r w:rsidR="00C36BDE">
        <w:t xml:space="preserve"> </w:t>
      </w:r>
      <w:r w:rsidR="00715A18">
        <w:rPr>
          <w:i/>
        </w:rPr>
        <w:t>R</w:t>
      </w:r>
      <w:r w:rsidR="00715A18">
        <w:rPr>
          <w:vertAlign w:val="subscript"/>
        </w:rPr>
        <w:t>o</w:t>
      </w:r>
      <w:r w:rsidR="007D6895">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73B7E10D"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E2B19">
        <w:rPr>
          <w:b/>
          <w:noProof/>
        </w:rPr>
        <w:t>2</w:t>
      </w:r>
      <w:r w:rsidR="00294B58">
        <w:rPr>
          <w:b/>
        </w:rPr>
        <w:fldChar w:fldCharType="end"/>
      </w:r>
      <w:r>
        <w:t xml:space="preserve">. </w:t>
      </w:r>
      <w:r w:rsidR="008B5DA7">
        <w:t xml:space="preserve"> </w:t>
      </w:r>
      <w:r>
        <w:t xml:space="preserve">Concentrations of </w:t>
      </w:r>
      <w:r w:rsidR="00C36BDE">
        <w:t xml:space="preserve">aqueous </w:t>
      </w:r>
      <w:r w:rsidR="00274AAC">
        <w:t>H</w:t>
      </w:r>
      <w:r w:rsidRPr="00A60D8A">
        <w:rPr>
          <w:vertAlign w:val="subscript"/>
        </w:rPr>
        <w:t>2</w:t>
      </w:r>
      <w:r>
        <w:t xml:space="preserve"> increased from </w:t>
      </w:r>
      <w:r w:rsidR="00231321">
        <w:t xml:space="preserve">below detection </w:t>
      </w:r>
      <w:r w:rsidR="00BF2A64">
        <w:t>(</w:t>
      </w:r>
      <w:r>
        <w:t>&lt;1</w:t>
      </w:r>
      <w:r w:rsidR="00BC4AF7">
        <w:t>3</w:t>
      </w:r>
      <w:r>
        <w:t xml:space="preserve"> </w:t>
      </w:r>
      <w:proofErr w:type="spellStart"/>
      <w:r>
        <w:t>μmol</w:t>
      </w:r>
      <w:proofErr w:type="spellEnd"/>
      <w:r>
        <w:t xml:space="preserve">/kg) to up to </w:t>
      </w:r>
      <w:r w:rsidR="00BC4AF7">
        <w:t>1.1</w:t>
      </w:r>
      <w:r>
        <w:t xml:space="preserve"> mmol/kg at the end of the </w:t>
      </w:r>
      <w:proofErr w:type="gramStart"/>
      <w:r>
        <w:t>experiment</w:t>
      </w:r>
      <w:r w:rsidR="00386EDE">
        <w:t xml:space="preserve">, </w:t>
      </w:r>
      <w:r w:rsidR="009F0815">
        <w:t>and</w:t>
      </w:r>
      <w:proofErr w:type="gramEnd"/>
      <w:r w:rsidR="009F0815">
        <w:t xml:space="preserve"> increased </w:t>
      </w:r>
      <w:r w:rsidR="00386EDE">
        <w:t>with each temperature</w:t>
      </w:r>
      <w:r w:rsidR="00916D2C">
        <w:t xml:space="preserve"> step</w:t>
      </w:r>
      <w:r>
        <w:t xml:space="preserve">. </w:t>
      </w:r>
      <w:r w:rsidR="008B5DA7">
        <w:t xml:space="preserve"> </w:t>
      </w:r>
      <w:r w:rsidR="00BF2A64">
        <w:t xml:space="preserve">The </w:t>
      </w:r>
      <w:r w:rsidR="00C57EA0">
        <w:t>H</w:t>
      </w:r>
      <w:r w:rsidRPr="00A60D8A">
        <w:rPr>
          <w:vertAlign w:val="subscript"/>
        </w:rPr>
        <w:t>2</w:t>
      </w:r>
      <w:r>
        <w:t xml:space="preserve"> </w:t>
      </w:r>
      <w:r w:rsidR="0088425B">
        <w:t xml:space="preserve">concentration </w:t>
      </w:r>
      <w:r w:rsidR="00EA563A">
        <w:t xml:space="preserve">also </w:t>
      </w:r>
      <w:r w:rsidR="00D4205A">
        <w:t>rose</w:t>
      </w:r>
      <w:r w:rsidR="00EA563A">
        <w:t xml:space="preserve"> </w:t>
      </w:r>
      <w:r w:rsidR="00E72B2A">
        <w:t xml:space="preserve">slightly </w:t>
      </w:r>
      <w:r w:rsidR="00082FF0">
        <w:t>between the beginning and end of</w:t>
      </w:r>
      <w:r>
        <w:t xml:space="preserve"> </w:t>
      </w:r>
      <w:r w:rsidR="008C0676">
        <w:t>each temperature stage</w:t>
      </w:r>
      <w:r>
        <w:t xml:space="preserve"> of the experiment. </w:t>
      </w:r>
      <w:r w:rsidR="00584DEE">
        <w:t xml:space="preserve"> </w:t>
      </w:r>
    </w:p>
    <w:p w14:paraId="2FB2D45A" w14:textId="56DCFB16"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w:t>
      </w:r>
      <w:r w:rsidR="008F72D7">
        <w:t>suggests</w:t>
      </w:r>
      <w:r>
        <w:t xml:space="preserve"> that </w:t>
      </w:r>
      <w:r w:rsidR="008F72D7">
        <w:t xml:space="preserve">the aqueous solution reached saturation with </w:t>
      </w:r>
      <w:r>
        <w:t xml:space="preserve">carbonate </w:t>
      </w:r>
      <w:r w:rsidR="008F72D7">
        <w:t xml:space="preserve">minerals </w:t>
      </w:r>
      <w:r w:rsidR="009F0815">
        <w:fldChar w:fldCharType="begin"/>
      </w:r>
      <w:r w:rsidR="0045429F">
        <w:instrText xml:space="preserve"> ADDIN ZOTERO_ITEM CSL_CITATION {"citationID":"ddoHlPS5","properties":{"formattedCitation":"(Seewald et al., 1998)","plainCitation":"(Seewald et al., 1998)","noteIndex":0},"citationItems":[{"id":"JbMcmWLa/eXNz1dS9","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9F0815">
        <w:fldChar w:fldCharType="separate"/>
      </w:r>
      <w:r w:rsidR="009F0815" w:rsidRPr="00F20154">
        <w:rPr>
          <w:rFonts w:cs="Times New Roman"/>
        </w:rPr>
        <w:t>(Seewald et al., 1998)</w:t>
      </w:r>
      <w:r w:rsidR="009F0815">
        <w:fldChar w:fldCharType="end"/>
      </w:r>
      <w:r w:rsidR="009F0815">
        <w:t xml:space="preserve">, </w:t>
      </w:r>
      <w:r w:rsidR="00544890">
        <w:t xml:space="preserve">a result of </w:t>
      </w:r>
      <w:r>
        <w:t>CO</w:t>
      </w:r>
      <w:r w:rsidRPr="00CD7490">
        <w:rPr>
          <w:vertAlign w:val="subscript"/>
        </w:rPr>
        <w:t>2</w:t>
      </w:r>
      <w:r>
        <w:t xml:space="preserve"> </w:t>
      </w:r>
      <w:r w:rsidR="00544890">
        <w:t>production during hydrothermal alteration of kerogen</w:t>
      </w:r>
      <w:r w:rsidR="00F20154">
        <w:t xml:space="preserve"> </w:t>
      </w:r>
      <w:r w:rsidR="00F20154">
        <w:fldChar w:fldCharType="begin"/>
      </w:r>
      <w:r w:rsidR="0045429F">
        <w:instrText xml:space="preserve"> ADDIN ZOTERO_ITEM CSL_CITATION {"citationID":"nFdEJg1z","properties":{"formattedCitation":"(Seewald, 2003)","plainCitation":"(Seewald, 2003)","noteIndex":0},"citationItems":[{"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rsidR="00544890">
        <w:t>, and dissolution of carbonate minerals initially present in the Eagle Ford shale</w:t>
      </w:r>
      <w:r>
        <w:t>.</w:t>
      </w:r>
    </w:p>
    <w:p w14:paraId="6F64B399" w14:textId="0F2C033C" w:rsidR="006F182F" w:rsidRDefault="006F182F" w:rsidP="006F182F">
      <w:pPr>
        <w:pStyle w:val="Heading3"/>
      </w:pPr>
      <w:r>
        <w:t>Alkanes and alkenes</w:t>
      </w:r>
    </w:p>
    <w:p w14:paraId="7BE92A0F" w14:textId="1D80DCED"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w:t>
      </w:r>
      <w:r w:rsidR="009F0815">
        <w:t>almost in unison</w:t>
      </w:r>
      <w:r>
        <w:t>.</w:t>
      </w:r>
    </w:p>
    <w:p w14:paraId="0268EEDE" w14:textId="2F78F189" w:rsidR="00D543DD" w:rsidRDefault="0048580A" w:rsidP="00D543DD">
      <w:r>
        <w:lastRenderedPageBreak/>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E2B19">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 xml:space="preserve">o end of each temperature stage, the concentrations of alkenes </w:t>
      </w:r>
      <w:r w:rsidR="009032F3">
        <w:t>remained constant</w:t>
      </w:r>
      <w:r w:rsidR="00E970A8">
        <w:t>—or in the 350 </w:t>
      </w:r>
      <w:r w:rsidR="00E970A8" w:rsidRPr="0049659E">
        <w:t>°C</w:t>
      </w:r>
      <w:r w:rsidR="00E970A8">
        <w:t xml:space="preserve"> stage, trended downwards—with time during each stage.  </w:t>
      </w:r>
      <w:r w:rsidR="00BD3875">
        <w:t xml:space="preserve">Concentrations of alkenes consistent with thermodynamic equilibrium at measured </w:t>
      </w:r>
      <w:r w:rsidR="00BC4AF7">
        <w:t>H</w:t>
      </w:r>
      <w:r w:rsidR="00BD3875">
        <w:rPr>
          <w:vertAlign w:val="subscript"/>
        </w:rPr>
        <w:t>2</w:t>
      </w:r>
      <w:r w:rsidR="00BD3875">
        <w:t xml:space="preserve"> concentrations are on the order of ~10</w:t>
      </w:r>
      <w:r w:rsidR="00BD3875" w:rsidRPr="00BD3875">
        <w:rPr>
          <w:vertAlign w:val="superscript"/>
        </w:rPr>
        <w:t>−7.</w:t>
      </w:r>
      <w:r w:rsidR="00485D67">
        <w:rPr>
          <w:vertAlign w:val="superscript"/>
        </w:rPr>
        <w:t>4</w:t>
      </w:r>
      <w:r w:rsidR="00BD3875">
        <w:t xml:space="preserve"> and ~10</w:t>
      </w:r>
      <w:r w:rsidR="00BD3875" w:rsidRPr="00BD3875">
        <w:rPr>
          <w:vertAlign w:val="superscript"/>
        </w:rPr>
        <w:t>−</w:t>
      </w:r>
      <w:r w:rsidR="00485D67">
        <w:rPr>
          <w:vertAlign w:val="superscript"/>
        </w:rPr>
        <w:t>6.6</w:t>
      </w:r>
      <w:r w:rsidR="00BD3875">
        <w:t xml:space="preserve"> mol/kg for ethylene and propylene, respectively</w:t>
      </w:r>
      <w:r w:rsidR="00B90C48">
        <w:t>, at 350 </w:t>
      </w:r>
      <w:r w:rsidR="00B90C48" w:rsidRPr="0049659E">
        <w:t>°C</w:t>
      </w:r>
      <w:r w:rsidR="00BD3875">
        <w:t xml:space="preserve"> </w:t>
      </w:r>
      <w:r w:rsidR="00BD3875">
        <w:fldChar w:fldCharType="begin"/>
      </w:r>
      <w:r w:rsidR="0045429F">
        <w:instrText xml:space="preserve"> ADDIN ZOTERO_ITEM CSL_CITATION {"citationID":"3eA9ZmvB","properties":{"formattedCitation":"(Shock et al., 1989; Shock and Helgeson, 1990)","plainCitation":"(Shock et al., 1989; Shock and Helgeson, 1990)","noteIndex":0},"citationItems":[{"id":"JbMcmWLa/h7fk9qv2","uris":["http://zotero.org/users/local/pytFPmJs/items/ZE6JJZRU"],"uri":["http://zotero.org/users/local/pytFPmJs/items/ZE6JJZRU"],"itemData":{"id":3753,"type":"article-journal","title":"Calculation of the thermodynamic and transport properties of aqueous species at high pressures and temperatures: Standard partial molal properties of inorganic neutral species","container-title":"Geochimica et Cosmochimica Acta","page":"2157-2183","volume":"53","issue":"9","abstract":"Consideration of interactions between neutral aqueous species and H2O dipoles in terms of effective Born coefficients permits extension of the revised HKF (Helgeson, Kirkham and Flowers, 1981) equations of state (Tanger and Helgeson, 1988) for the standard partial molal properties of ionic species at high pressures and temperatures to include inorganic gases, acids, and other neutral aqueous species. Correlation algorithms similar to those used to estimate equation of state parameters for ions and electrolytes (shock, and Helgeson, 1988) have also been developed for neutral aqueous species. Calculation of the standard partial molal thermodynamic properties of dissolved inorganic gases as well as other neutral aqueous species as a function of pressure and temperature indicates that the standard partial molal volume (V̄0), heat capacity (C̄0p), and entropy (S̄0), together with the apparent standard partial molal enthalpy of formation (ΔH̄0) of many of these species in the liquid phase minimize with increasing temperature at PSAT</w:instrText>
      </w:r>
      <w:r w:rsidR="0045429F">
        <w:rPr>
          <w:rFonts w:ascii="Cambria Math" w:hAnsi="Cambria Math" w:cs="Cambria Math"/>
        </w:rPr>
        <w:instrText>∗∗</w:instrText>
      </w:r>
      <w:r w:rsidR="0045429F">
        <w:instrText xml:space="preserve">PSAT represents pressures corresponding to liquid-vapor equilibrium for the system H2O, except at temperatures &lt;100°C where it refers to the reference pressure of 1 bar. and approach ∞ at the critical point of H2O. In the case of other neutral aqueous species such as SiO2(aq), V̄0, C̄0p, S̄0, and ΔH̄0 behave as functions of temperature and pressure like those of electrolytes in the liquid phase and maximize with increasing temperature at PSAT, approaching — ∞ at the critical point of H2O. Which of these types of behavior is exhibited by V̄0, C̄)p, S̄0, and ΔH̄0 for a given neutral aqueous species depends in part on the relative volatility of the aqueous species and the effect of the species on solvent dipole-dipole interaction. Close agreement between predicted and experimentally determined equilibrium constants for gas solubility and inorganic acid dissociation reactions at high temperatures and pressures supports the validity and generality of the equations of state and the predictive algorithms. High temperature/pressure equilibrium constants can be predicted for reactions involving a wide variety of neutral aqueous species for which few or no experimental data are available at temperatures &gt; 25°C. Present capabilities permit such predictions to be made for hydrothermal and magmatic conditions at pressures and temperatures to 5 kb and 1000°C.","DOI":"10.1016/0016-7037(89)90341-4","ISSN":"0016-7037","journalAbbreviation":"Geochimica et Cosmochimica Acta","author":[{"family":"Shock","given":"Everett L"},{"family":"Helgeson","given":"Harold C"},{"family":"Sverjensky","given":"Dimitri A"}],"issued":{"date-parts":[["1989",9,1]]}}},{"id":"JbMcmWLa/9Y7LL1kZ","uris":["http://zotero.org/users/local/pytFPmJs/items/A745X5XY"],"uri":["http://zotero.org/users/local/pytFPmJs/items/A745X5XY"],"itemData":{"id":283,"type":"article-journal","title":"Calculation of the thermodynamic and transport properties of aqueous species at high pressures and temperatures: Standard partial molal properties of organic species","container-title":"Geochimica et Cosmochimica Acta","page":"915–945","volume":"54","issue":"4","DOI":"10.1016/0016-7037(90)90429-o","author":[{"family":"Shock","given":"Everett L"},{"family":"Helgeson","given":"Harold C"}],"issued":{"date-parts":[["1990"]]}}}],"schema":"https://github.com/citation-style-language/schema/raw/master/csl-citation.json"} </w:instrText>
      </w:r>
      <w:r w:rsidR="00BD3875">
        <w:fldChar w:fldCharType="separate"/>
      </w:r>
      <w:r w:rsidR="009032F3" w:rsidRPr="009032F3">
        <w:rPr>
          <w:rFonts w:cs="Times New Roman"/>
        </w:rPr>
        <w:t>(Shock et al., 1989; Shock and Helgeson, 1990)</w:t>
      </w:r>
      <w:r w:rsidR="00BD3875">
        <w:fldChar w:fldCharType="end"/>
      </w:r>
      <w:r w:rsidR="00BD3875">
        <w:t xml:space="preserve">.  </w:t>
      </w:r>
      <w:r w:rsidR="0006268D" w:rsidRPr="0006268D">
        <w:t>Measured concentrations of alkenes were ~2 orders of magnitude higher than alkane-alkene equilibrium predictions, indicating strong disequilibrium in the relative concentration of alkenes and alkanes</w:t>
      </w:r>
      <w:r w:rsidR="00D543DD">
        <w:t xml:space="preserve">. </w:t>
      </w:r>
    </w:p>
    <w:p w14:paraId="31084BA3" w14:textId="330C69F4" w:rsidR="00BA1AD8" w:rsidRDefault="00D543DD" w:rsidP="00DE6F7C">
      <w:r>
        <w:rPr>
          <w:rFonts w:asciiTheme="majorHAnsi" w:hAnsiTheme="majorHAnsi" w:cstheme="majorHAnsi"/>
        </w:rPr>
        <w:t>Evidence from hydrothermal experiments suggests that metastable</w:t>
      </w:r>
      <w:r w:rsidR="00444EA0">
        <w:rPr>
          <w:rFonts w:asciiTheme="majorHAnsi" w:hAnsiTheme="majorHAnsi" w:cstheme="majorHAnsi"/>
        </w:rPr>
        <w:t>, reversible</w:t>
      </w:r>
      <w:r>
        <w:rPr>
          <w:rFonts w:asciiTheme="majorHAnsi" w:hAnsiTheme="majorHAnsi" w:cstheme="majorHAnsi"/>
        </w:rPr>
        <w:t xml:space="preserv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45429F">
        <w:instrText xml:space="preserve"> ADDIN ZOTERO_ITEM CSL_CITATION {"citationID":"DY59txTM","properties":{"formattedCitation":"(Seewald, 1994, 2001)","plainCitation":"(Seewald, 1994, 2001)","noteIndex":0},"citationItems":[{"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zvMUINjT","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schema":"https://github.com/citation-style-language/schema/raw/master/csl-citation.json"} </w:instrText>
      </w:r>
      <w:r>
        <w:fldChar w:fldCharType="separate"/>
      </w:r>
      <w:r w:rsidR="009032F3" w:rsidRPr="009032F3">
        <w:rPr>
          <w:rFonts w:cs="Times New Roman"/>
        </w:rPr>
        <w:t>(Seewald, 1994, 2001)</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45429F">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JbMcmWLa/pS3XAY42","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JbMcmWLa/HutzkFmV","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redox conditions characterizing hydrothermal maturation of </w:t>
      </w:r>
      <w:r w:rsidR="00F146C6">
        <w:t xml:space="preserve">organic-rich </w:t>
      </w:r>
      <w:proofErr w:type="spellStart"/>
      <w:r w:rsidR="00F146C6">
        <w:t>mudrocks</w:t>
      </w:r>
      <w:proofErr w:type="spellEnd"/>
      <w:r w:rsidR="00CF77B0">
        <w:t xml:space="preserve">.  </w:t>
      </w:r>
    </w:p>
    <w:p w14:paraId="73A8DBC5" w14:textId="50420521"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w:t>
      </w:r>
      <w:r w:rsidR="00F643EB">
        <w:rPr>
          <w:rFonts w:asciiTheme="majorHAnsi" w:hAnsiTheme="majorHAnsi" w:cstheme="majorHAnsi"/>
        </w:rPr>
        <w:t>certain conditions</w:t>
      </w:r>
      <w:r w:rsidR="00FB5DE2" w:rsidRPr="004A21F1">
        <w:rPr>
          <w:rFonts w:asciiTheme="majorHAnsi" w:hAnsiTheme="majorHAnsi" w:cstheme="majorHAnsi"/>
        </w:rPr>
        <w:t xml:space="preserve">, generally </w:t>
      </w:r>
      <w:r w:rsidR="00F643EB">
        <w:rPr>
          <w:rFonts w:asciiTheme="majorHAnsi" w:hAnsiTheme="majorHAnsi" w:cstheme="majorHAnsi"/>
        </w:rPr>
        <w:t xml:space="preserve">requiring the absence of water or other </w:t>
      </w:r>
      <w:r w:rsidR="00971B6A">
        <w:rPr>
          <w:rFonts w:asciiTheme="majorHAnsi" w:hAnsiTheme="majorHAnsi" w:cstheme="majorHAnsi"/>
        </w:rPr>
        <w:t>catalyst</w:t>
      </w:r>
      <w:r w:rsidR="00F643EB">
        <w:rPr>
          <w:rFonts w:asciiTheme="majorHAnsi" w:hAnsiTheme="majorHAnsi" w:cstheme="majorHAnsi"/>
        </w:rPr>
        <w:t xml:space="preserve"> poisons</w:t>
      </w:r>
      <w:r w:rsidR="00FB5DE2" w:rsidRPr="004A21F1">
        <w:rPr>
          <w:rFonts w:asciiTheme="majorHAnsi" w:hAnsiTheme="majorHAnsi" w:cstheme="majorHAnsi"/>
        </w:rPr>
        <w:t xml:space="preserve">, methane exchanges hydrogen </w:t>
      </w:r>
      <w:r w:rsidR="00A94379">
        <w:rPr>
          <w:rFonts w:asciiTheme="majorHAnsi" w:hAnsiTheme="majorHAnsi" w:cstheme="majorHAnsi"/>
        </w:rPr>
        <w:t>over</w:t>
      </w:r>
      <w:r w:rsidR="00FB5DE2" w:rsidRPr="004A21F1">
        <w:rPr>
          <w:rFonts w:asciiTheme="majorHAnsi" w:hAnsiTheme="majorHAnsi" w:cstheme="majorHAnsi"/>
        </w:rPr>
        <w:t xml:space="preserve">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45429F">
        <w:rPr>
          <w:rFonts w:asciiTheme="majorHAnsi" w:hAnsiTheme="majorHAnsi" w:cstheme="majorHAnsi"/>
        </w:rPr>
        <w:instrText xml:space="preserve"> ADDIN ZOTERO_ITEM CSL_CITATION {"citationID":"tkBR3bLO","properties":{"unsorted":true,"formattedCitation":"(Sattler, 2018, and refs. therein; or with organometallic catalysts under even colder conditions, Golden et al., 2001)","plainCitation":"(Sattler, 2018, and refs. therein; or with organometallic catalysts under even colder conditions, Golden et al., 2001)","noteIndex":0},"citationItems":[{"id":"JbMcmWLa/t3o4lZtk","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id":"JbMcmWLa/Ej0wrciw","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prefix":"or with organometallic catalysts under even colder conditions,"}],"schema":"https://github.com/citation-style-language/schema/raw/master/csl-citation.json"} </w:instrText>
      </w:r>
      <w:r w:rsidR="00001693" w:rsidRPr="004A21F1">
        <w:rPr>
          <w:rFonts w:asciiTheme="majorHAnsi" w:hAnsiTheme="majorHAnsi" w:cstheme="majorHAnsi"/>
        </w:rPr>
        <w:fldChar w:fldCharType="separate"/>
      </w:r>
      <w:r w:rsidR="00C86007" w:rsidRPr="00C86007">
        <w:rPr>
          <w:rFonts w:cs="Times New Roman"/>
        </w:rPr>
        <w:t>(Sattler, 2018, and refs. therein; or with organometallic catalysts under even colder conditions, Golden et al., 2001)</w:t>
      </w:r>
      <w:r w:rsidR="00001693" w:rsidRPr="004A21F1">
        <w:rPr>
          <w:rFonts w:asciiTheme="majorHAnsi" w:hAnsiTheme="majorHAnsi" w:cstheme="majorHAnsi"/>
        </w:rPr>
        <w:fldChar w:fldCharType="end"/>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45429F">
        <w:rPr>
          <w:rFonts w:asciiTheme="majorHAnsi" w:hAnsiTheme="majorHAnsi" w:cstheme="majorHAnsi"/>
        </w:rPr>
        <w:instrText xml:space="preserve"> ADDIN ZOTERO_ITEM CSL_CITATION {"citationID":"4uIukw6G","properties":{"formattedCitation":"(2012)","plainCitation":"(2012)","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 xml:space="preserve">in </w:t>
      </w:r>
      <w:r w:rsidR="00B22CE7">
        <w:rPr>
          <w:rFonts w:asciiTheme="majorHAnsi" w:hAnsiTheme="majorHAnsi" w:cstheme="majorHAnsi"/>
        </w:rPr>
        <w:t xml:space="preserve">similar </w:t>
      </w:r>
      <w:r w:rsidR="0016068B">
        <w:rPr>
          <w:rFonts w:asciiTheme="majorHAnsi" w:hAnsiTheme="majorHAnsi" w:cstheme="majorHAnsi"/>
        </w:rPr>
        <w:t>flexible-cell Au-Ti</w:t>
      </w:r>
      <w:r w:rsidR="00B22CE7">
        <w:rPr>
          <w:rFonts w:asciiTheme="majorHAnsi" w:hAnsiTheme="majorHAnsi" w:cstheme="majorHAnsi"/>
        </w:rPr>
        <w:t>O</w:t>
      </w:r>
      <w:r w:rsidR="00B22CE7">
        <w:rPr>
          <w:rFonts w:asciiTheme="majorHAnsi" w:hAnsiTheme="majorHAnsi" w:cstheme="majorHAnsi"/>
          <w:vertAlign w:val="subscript"/>
        </w:rPr>
        <w:t>2</w:t>
      </w:r>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w:t>
      </w:r>
      <w:r w:rsidR="009F0815">
        <w:rPr>
          <w:rFonts w:asciiTheme="majorHAnsi" w:hAnsiTheme="majorHAnsi" w:cstheme="majorHAnsi"/>
        </w:rPr>
        <w:t>only minimal</w:t>
      </w:r>
      <w:r w:rsidR="00595714">
        <w:rPr>
          <w:rFonts w:asciiTheme="majorHAnsi" w:hAnsiTheme="majorHAnsi" w:cstheme="majorHAnsi"/>
        </w:rPr>
        <w:t xml:space="preserve"> </w:t>
      </w:r>
      <w:r w:rsidR="009F0815">
        <w:rPr>
          <w:rFonts w:asciiTheme="majorHAnsi" w:hAnsiTheme="majorHAnsi" w:cstheme="majorHAnsi"/>
        </w:rPr>
        <w:t xml:space="preserve">potential </w:t>
      </w:r>
      <w:r w:rsidR="00595714">
        <w:rPr>
          <w:rFonts w:asciiTheme="majorHAnsi" w:hAnsiTheme="majorHAnsi" w:cstheme="majorHAnsi"/>
        </w:rPr>
        <w:t xml:space="preserve">exchange </w:t>
      </w:r>
      <w:r w:rsidR="00B22CE7">
        <w:rPr>
          <w:rFonts w:asciiTheme="majorHAnsi" w:hAnsiTheme="majorHAnsi" w:cstheme="majorHAnsi"/>
        </w:rPr>
        <w:t>over several months,</w:t>
      </w:r>
      <w:r w:rsidR="00595714">
        <w:rPr>
          <w:rFonts w:asciiTheme="majorHAnsi" w:hAnsiTheme="majorHAnsi" w:cstheme="majorHAnsi"/>
        </w:rPr>
        <w:t xml:space="preserve"> even at temperatures as high as </w:t>
      </w:r>
      <w:r w:rsidR="00E5034E">
        <w:rPr>
          <w:rFonts w:asciiTheme="majorHAnsi" w:hAnsiTheme="majorHAnsi" w:cstheme="majorHAnsi"/>
        </w:rPr>
        <w:t xml:space="preserve">323 </w:t>
      </w:r>
      <w:r w:rsidR="00E5034E" w:rsidRPr="0049659E">
        <w:t>°C</w:t>
      </w:r>
      <w:r w:rsidR="00E5034E">
        <w:t xml:space="preserve">. </w:t>
      </w:r>
      <w:r w:rsidR="008159B0">
        <w:t xml:space="preserve"> </w:t>
      </w:r>
      <w:r w:rsidR="00396FA1">
        <w:t>R</w:t>
      </w:r>
      <w:r w:rsidR="00646C9C">
        <w:t>ecently, Turner et al.</w:t>
      </w:r>
      <w:r w:rsidR="0045429F">
        <w:t xml:space="preserve"> </w:t>
      </w:r>
      <w:r w:rsidR="0045429F">
        <w:fldChar w:fldCharType="begin"/>
      </w:r>
      <w:r w:rsidR="00005DB1">
        <w:instrText xml:space="preserve"> ADDIN ZOTERO_ITEM CSL_CITATION {"citationID":"KsgjhLQl","properties":{"formattedCitation":"(unpublished / under review)","plainCitation":"(unpublished / under review)","noteIndex":0},"citationItems":[{"id":2436,"uris":["http://zotero.org/users/local/Z4CJhsPY/items/XJYPSEF8"],"uri":["http://zotero.org/users/local/Z4CJhsPY/items/XJYPSEF8"],"itemData":{"id":2436,"type":"article-journal","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container-title":"Geochimica et Cosmochimica Acta","note":"GCA-D-21-00928, under review","title":"Experimental determination of hydrogen isotope exchange rates between methane and water under hydrothermal conditions","author":[{"family":"Turner","given":"Andrew C"},{"family":"Pester","given":"Nicholas J"},{"family":"Bill","given":"Markus"},{"family":"Conrad","given":"Mark E"},{"family":"Knauss","given":"Kevin G"},{"family":"Stolper","given":"Daniel A"}],"issued":{"literal":"unpublished / under review"}},"suppress-author":true}],"schema":"https://github.com/citation-style-language/schema/raw/master/csl-citation.json"} </w:instrText>
      </w:r>
      <w:r w:rsidR="0045429F">
        <w:fldChar w:fldCharType="separate"/>
      </w:r>
      <w:r w:rsidR="00005DB1" w:rsidRPr="00005DB1">
        <w:rPr>
          <w:rFonts w:cs="Times New Roman"/>
        </w:rPr>
        <w:t>(unpublished / under review)</w:t>
      </w:r>
      <w:r w:rsidR="0045429F">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w:t>
      </w:r>
      <w:r w:rsidR="00B22CE7">
        <w:t>specifically</w:t>
      </w:r>
      <w:r w:rsidR="00646C9C">
        <w:t xml:space="preserve">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w:t>
      </w:r>
      <w:r w:rsidR="00CF7E29">
        <w:t xml:space="preserve"> time</w:t>
      </w:r>
      <w:r w:rsidR="00396FA1">
        <w:t xml:space="preserv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rsidRPr="00351590">
        <w:rPr>
          <w:color w:val="FF0000"/>
        </w:rPr>
        <w:t xml:space="preserve"> </w:t>
      </w:r>
      <w:r w:rsidR="00396FA1">
        <w:t xml:space="preserve"> </w:t>
      </w: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4C3D5313" w:rsidR="00C34DE2" w:rsidRDefault="00FB08EE" w:rsidP="00C34DE2">
      <w:r>
        <w:t xml:space="preserve">Mass spectra collected for standards </w:t>
      </w:r>
      <w:r w:rsidR="00124E29">
        <w:t xml:space="preserve">are shown in </w:t>
      </w:r>
      <w:r>
        <w:rPr>
          <w:b/>
        </w:rPr>
        <w:t>Fig. </w:t>
      </w:r>
      <w:r w:rsidR="002831B8">
        <w:rPr>
          <w:b/>
        </w:rPr>
        <w:fldChar w:fldCharType="begin"/>
      </w:r>
      <w:r w:rsidR="002831B8">
        <w:rPr>
          <w:b/>
        </w:rPr>
        <w:instrText xml:space="preserve"> REF figMSstds \h </w:instrText>
      </w:r>
      <w:r w:rsidR="002831B8">
        <w:rPr>
          <w:b/>
        </w:rPr>
      </w:r>
      <w:r w:rsidR="002831B8">
        <w:rPr>
          <w:b/>
        </w:rPr>
        <w:fldChar w:fldCharType="separate"/>
      </w:r>
      <w:r w:rsidR="001E2B19">
        <w:rPr>
          <w:b/>
          <w:noProof/>
        </w:rPr>
        <w:t>3</w:t>
      </w:r>
      <w:r w:rsidR="002831B8">
        <w:rPr>
          <w:b/>
        </w:rPr>
        <w:fldChar w:fldCharType="end"/>
      </w:r>
      <w:r w:rsidR="006A47EB">
        <w:t xml:space="preserve">.  Relative </w:t>
      </w:r>
      <w:r w:rsidR="00F84E30">
        <w:t>f</w:t>
      </w:r>
      <w:r w:rsidR="00124E29">
        <w:t xml:space="preserve">ragment intensities were similar to those determined </w:t>
      </w:r>
      <w:r w:rsidR="00C24A93">
        <w:t xml:space="preserve">in early studies from the U.S. National Bureau of Standards </w:t>
      </w:r>
      <w:r w:rsidR="00C24A93">
        <w:fldChar w:fldCharType="begin"/>
      </w:r>
      <w:r w:rsidR="000E4E46">
        <w:instrText xml:space="preserve"> ADDIN ZOTERO_ITEM CSL_CITATION {"citationID":"irZQePLo","properties":{"formattedCitation":"(Dibeler and Mohler, 1950; Mohler et al., 1958)","plainCitation":"(Dibeler and Mohler, 1950; Mohler et al., 1958)","noteIndex":0},"citationItems":[{"id":"JbMcmWLa/HBg8cWe4","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id":1463,"uris":["http://zotero.org/users/local/Z4CJhsPY/items/WI22BCC3"],"uri":["http://zotero.org/users/local/Z4CJhsPY/items/WI22BCC3"],"itemData":{"id":1463,"type":"article-journal","container-title":"Journal of Research of the National Bureau of Standards","issue":"3","note":"number: 3","page":"171–172","title":"Redetermination of mass spectra of deuteromethanes","volume":"61","author":[{"family":"Mohler","given":"Fred L"},{"family":"Dibeler","given":"Vernon H"},{"family":"Quinn","given":"Edith"}],"issued":{"date-parts":[["1958"]]}}}],"schema":"https://github.com/citation-style-language/schema/raw/master/csl-citation.json"} </w:instrText>
      </w:r>
      <w:r w:rsidR="00C24A93">
        <w:fldChar w:fldCharType="separate"/>
      </w:r>
      <w:r w:rsidR="000E4E46" w:rsidRPr="000E4E46">
        <w:rPr>
          <w:rFonts w:cs="Times New Roman"/>
        </w:rPr>
        <w:t>(</w:t>
      </w:r>
      <w:proofErr w:type="spellStart"/>
      <w:r w:rsidR="000E4E46" w:rsidRPr="000E4E46">
        <w:rPr>
          <w:rFonts w:cs="Times New Roman"/>
        </w:rPr>
        <w:t>Dibeler</w:t>
      </w:r>
      <w:proofErr w:type="spellEnd"/>
      <w:r w:rsidR="000E4E46" w:rsidRPr="000E4E46">
        <w:rPr>
          <w:rFonts w:cs="Times New Roman"/>
        </w:rPr>
        <w:t xml:space="preserve"> and Mohler, 1950; Mohler et al., 1958)</w:t>
      </w:r>
      <w:r w:rsidR="00C24A93">
        <w:fldChar w:fldCharType="end"/>
      </w:r>
      <w:r w:rsidR="00124E29">
        <w:t xml:space="preserve">.  </w:t>
      </w:r>
      <w:r w:rsidR="00DA7AAC">
        <w:t xml:space="preserve">Mass spectra of samples are shown in </w:t>
      </w:r>
      <w:r>
        <w:rPr>
          <w:b/>
        </w:rPr>
        <w:t>Fig. </w:t>
      </w:r>
      <w:r w:rsidR="002831B8">
        <w:rPr>
          <w:b/>
        </w:rPr>
        <w:fldChar w:fldCharType="begin"/>
      </w:r>
      <w:r w:rsidR="002831B8">
        <w:rPr>
          <w:b/>
        </w:rPr>
        <w:instrText xml:space="preserve"> REF figMSsamples \h </w:instrText>
      </w:r>
      <w:r w:rsidR="002831B8">
        <w:rPr>
          <w:b/>
        </w:rPr>
      </w:r>
      <w:r w:rsidR="002831B8">
        <w:rPr>
          <w:b/>
        </w:rPr>
        <w:fldChar w:fldCharType="separate"/>
      </w:r>
      <w:r w:rsidR="001E2B19">
        <w:rPr>
          <w:b/>
          <w:noProof/>
        </w:rPr>
        <w:t>4</w:t>
      </w:r>
      <w:r w:rsidR="002831B8">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F7FE67C"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FD2D4B" w:rsidRPr="0045429F">
        <w:rPr>
          <w:rStyle w:val="FootnoteReference"/>
        </w:rPr>
        <w:footnoteReference w:id="2"/>
      </w:r>
      <w:r w:rsidR="00ED6AD8">
        <w:t xml:space="preserve"> </w:t>
      </w:r>
      <w:r w:rsidR="000C1585">
        <w:t xml:space="preserve"> Estimated </w:t>
      </w:r>
      <w:r w:rsidR="00DD2CFC">
        <w:t>fractional</w:t>
      </w:r>
      <w:r w:rsidR="00ED6AD8">
        <w:t xml:space="preserve"> abundances of methane-</w:t>
      </w:r>
      <w:r w:rsidR="00ED6AD8">
        <w:rPr>
          <w:i/>
        </w:rPr>
        <w:t>d</w:t>
      </w:r>
      <w:r w:rsidR="00ED6AD8">
        <w:t xml:space="preserve"> </w:t>
      </w:r>
      <w:proofErr w:type="spellStart"/>
      <w:r w:rsidR="00ED6AD8">
        <w:t>isotopologues</w:t>
      </w:r>
      <w:proofErr w:type="spellEnd"/>
      <w:r w:rsidR="000C1585">
        <w:t xml:space="preserve"> </w:t>
      </w:r>
      <w:r w:rsidR="00D936D0">
        <w:t xml:space="preserve">at each time point </w:t>
      </w:r>
      <w:r w:rsidR="000C1585">
        <w:t xml:space="preserve">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E2B19">
        <w:rPr>
          <w:b/>
          <w:noProof/>
        </w:rPr>
        <w:t>5</w:t>
      </w:r>
      <w:r w:rsidR="000C1585" w:rsidRPr="00ED6AD8">
        <w:rPr>
          <w:b/>
        </w:rPr>
        <w:fldChar w:fldCharType="end"/>
      </w:r>
      <w:r w:rsidR="000C1585">
        <w:rPr>
          <w:b/>
        </w:rPr>
        <w:t>A</w:t>
      </w:r>
      <w:r w:rsidR="00ED6AD8">
        <w:t>.</w:t>
      </w:r>
      <w:r w:rsidR="00807EED" w:rsidRPr="0045429F">
        <w:rPr>
          <w:rStyle w:val="FootnoteReference"/>
        </w:rPr>
        <w:footnoteReference w:id="3"/>
      </w:r>
      <w:r w:rsidR="00ED6AD8">
        <w:t xml:space="preserve">  </w:t>
      </w:r>
      <w:r w:rsidR="00A6578D">
        <w:t>While</w:t>
      </w:r>
      <w:r w:rsidR="00C34941">
        <w:t xml:space="preserve"> is not straightforward </w:t>
      </w:r>
      <w:r w:rsidR="001F1BAD">
        <w:t>to quantify</w:t>
      </w:r>
      <w:r w:rsidR="00C34941">
        <w:t xml:space="preserve"> the uncertainty in </w:t>
      </w:r>
      <w:r w:rsidR="00A77CA7">
        <w:t>t</w:t>
      </w:r>
      <w:r w:rsidR="00227173">
        <w:t xml:space="preserve">hese </w:t>
      </w:r>
      <w:r w:rsidR="00BF303B">
        <w:t>fractional</w:t>
      </w:r>
      <w:r w:rsidR="00227173">
        <w:t xml:space="preserve"> </w:t>
      </w:r>
      <w:r w:rsidR="00A77CA7">
        <w:lastRenderedPageBreak/>
        <w:t>abundances</w:t>
      </w:r>
      <w:r w:rsidR="00C34941">
        <w:t>,</w:t>
      </w:r>
      <w:r w:rsidR="001F1BAD">
        <w:t xml:space="preserve"> comparison of </w:t>
      </w:r>
      <w:r w:rsidR="004A40E8">
        <w:t xml:space="preserve">the </w:t>
      </w:r>
      <w:r w:rsidR="00E52723">
        <w:t>calculated results</w:t>
      </w:r>
      <w:r w:rsidR="004A40E8">
        <w:t xml:space="preserve"> for </w:t>
      </w:r>
      <w:r w:rsidR="001F1BAD">
        <w:t xml:space="preserve">samples </w:t>
      </w:r>
      <w:r w:rsidR="00AA1AB2">
        <w:t xml:space="preserve">#6(1) and </w:t>
      </w:r>
      <w:r w:rsidR="001F1BAD" w:rsidRPr="001F1BAD">
        <w:t>6(2)</w:t>
      </w:r>
      <w:r w:rsidR="00AF69A2">
        <w:t xml:space="preserve"> </w:t>
      </w:r>
      <w:r w:rsidR="00BA0E2E">
        <w:t xml:space="preserve">suggests </w:t>
      </w:r>
      <w:r w:rsidR="00A6578D">
        <w:t>the random error</w:t>
      </w:r>
      <w:r w:rsidR="00BA0E2E">
        <w:t xml:space="preserve"> is </w:t>
      </w:r>
      <w:r w:rsidR="00B3477C">
        <w:t>unlikely to be so</w:t>
      </w:r>
      <w:r w:rsidR="00BA0E2E">
        <w:t xml:space="preserve"> large</w:t>
      </w:r>
      <w:r w:rsidR="00B3477C">
        <w:t xml:space="preserve"> as to affect our interpretation</w:t>
      </w:r>
      <w:r w:rsidR="00B13CD6">
        <w:t xml:space="preserve"> of the overall trends below</w:t>
      </w:r>
      <w:r w:rsidR="001F1BAD">
        <w:t>.</w:t>
      </w:r>
      <w:r w:rsidR="00FD2D4B">
        <w:t xml:space="preserve">  Some systematic error is likely present as we did not correct the mass spectra for the </w:t>
      </w:r>
      <w:r w:rsidR="00FD2D4B">
        <w:rPr>
          <w:vertAlign w:val="superscript"/>
        </w:rPr>
        <w:t>13</w:t>
      </w:r>
      <w:r w:rsidR="00FD2D4B">
        <w:t>C</w:t>
      </w:r>
      <w:r w:rsidR="00F031D0">
        <w:t xml:space="preserve"> </w:t>
      </w:r>
      <w:r w:rsidR="00FD2D4B">
        <w:t xml:space="preserve">isotope or for isotopic impurities in the standards.  </w:t>
      </w:r>
      <w:r w:rsidR="00BF303B">
        <w:t>Fractional</w:t>
      </w:r>
      <w:r w:rsidR="00ED6AD8">
        <w:t xml:space="preserve"> abundances</w:t>
      </w:r>
      <w:r w:rsidR="00110359">
        <w:t xml:space="preserve"> </w:t>
      </w:r>
      <w:r w:rsidR="009A348E">
        <w:t>for each</w:t>
      </w:r>
      <w:r w:rsidR="00110359">
        <w:t xml:space="preserve"> </w:t>
      </w:r>
      <w:r w:rsidR="009A348E">
        <w:t xml:space="preserve">of the </w:t>
      </w:r>
      <w:proofErr w:type="spellStart"/>
      <w:r w:rsidR="00110359">
        <w:t>isotopologues</w:t>
      </w:r>
      <w:proofErr w:type="spellEnd"/>
      <w:r w:rsidR="00ED6AD8">
        <w:t xml:space="preserve">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E2B19">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w:t>
      </w:r>
      <w:r w:rsidR="000B622A">
        <w:t xml:space="preserve"> relative</w:t>
      </w:r>
      <w:r w:rsidR="0049505B">
        <w:t xml:space="preserv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E2B19">
        <w:rPr>
          <w:b/>
          <w:noProof/>
        </w:rPr>
        <w:t>6</w:t>
      </w:r>
      <w:r w:rsidR="00ED126F">
        <w:rPr>
          <w:b/>
        </w:rPr>
        <w:fldChar w:fldCharType="end"/>
      </w:r>
      <w:r w:rsidR="00ED126F">
        <w:t>.</w:t>
      </w:r>
      <w:r w:rsidR="00D54411">
        <w:t xml:space="preserve">  </w:t>
      </w:r>
    </w:p>
    <w:p w14:paraId="4F65AED5" w14:textId="0D78740E"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w:t>
      </w:r>
      <w:r w:rsidR="00D87BD2">
        <w:t>ed</w:t>
      </w:r>
      <w:r>
        <w:t xml:space="preserve">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E2B19">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E2B19">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w:t>
      </w:r>
      <w:r w:rsidR="00C648BC">
        <w:t xml:space="preserve"> by this </w:t>
      </w:r>
      <w:r w:rsidR="000101FE">
        <w:t>time</w:t>
      </w:r>
      <w:r>
        <w:t>. A</w:t>
      </w:r>
      <w:r w:rsidR="00700B2E">
        <w:t xml:space="preserve">s discussed above, </w:t>
      </w:r>
      <w:r w:rsidR="00573E03">
        <w:t>uncatalyzed</w:t>
      </w:r>
      <w:r>
        <w:t xml:space="preserve"> CH</w:t>
      </w:r>
      <w:r w:rsidRPr="0043165F">
        <w:rPr>
          <w:vertAlign w:val="subscript"/>
        </w:rPr>
        <w:t>4</w:t>
      </w:r>
      <w:r>
        <w:t>–</w:t>
      </w:r>
      <w:r w:rsidR="00700B2E">
        <w:t>D</w:t>
      </w:r>
      <w:r w:rsidRPr="0043165F">
        <w:rPr>
          <w:vertAlign w:val="subscript"/>
        </w:rPr>
        <w:t>2</w:t>
      </w:r>
      <w:r>
        <w:t>O isotopic exchange</w:t>
      </w:r>
      <w:r w:rsidR="007417F6">
        <w:t xml:space="preserve"> </w:t>
      </w:r>
      <w:r w:rsidR="002F6F67">
        <w:t xml:space="preserve">at this temperature </w:t>
      </w:r>
      <w:r w:rsidR="000307B6">
        <w:t>occurs over</w:t>
      </w:r>
      <w:r w:rsidR="00700B2E">
        <w:t xml:space="preserve"> </w:t>
      </w:r>
      <w:r w:rsidR="000307B6">
        <w:t xml:space="preserve">a </w:t>
      </w:r>
      <w:r w:rsidR="00CC4E19">
        <w:t xml:space="preserve">much </w:t>
      </w:r>
      <w:r w:rsidR="00700B2E">
        <w:t xml:space="preserve">longer timescales </w:t>
      </w:r>
      <w:r w:rsidR="00573E03">
        <w:t xml:space="preserve">than </w:t>
      </w:r>
      <w:r w:rsidR="00CC4E19">
        <w:t xml:space="preserve">the </w:t>
      </w:r>
      <w:r w:rsidR="00B13CD6">
        <w:t xml:space="preserve">short (~1 month) </w:t>
      </w:r>
      <w:r w:rsidR="00CC4E19">
        <w:t xml:space="preserve">duration of </w:t>
      </w:r>
      <w:r w:rsidR="00B13CD6">
        <w:t>our</w:t>
      </w:r>
      <w:r w:rsidR="00CC4E19">
        <w:t xml:space="preserve"> laboratory </w:t>
      </w:r>
      <w:r w:rsidR="002F6F67">
        <w:t>experiment</w:t>
      </w:r>
      <w:r w:rsidR="00573E03">
        <w:t xml:space="preserve"> </w:t>
      </w:r>
      <w:r w:rsidR="007E1ED4">
        <w:fldChar w:fldCharType="begin"/>
      </w:r>
      <w:r w:rsidR="0045429F">
        <w:instrText xml:space="preserve"> ADDIN ZOTERO_ITEM CSL_CITATION {"citationID":"PagmrXOO","properties":{"unsorted":true,"formattedCitation":"(Reeves et al., 2012; Wang et al., 2018; Turner et al., under review)","plainCitation":"(Reeves et al., 2012; Wang et al., 2018; Turner et al., under review)","dontUpdate":true,"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JbMcmWLa/5kAv3AiV","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7E1ED4">
        <w:fldChar w:fldCharType="end"/>
      </w:r>
      <w:r>
        <w:t xml:space="preserve">. </w:t>
      </w:r>
      <w:r w:rsidR="00573E03">
        <w:t xml:space="preserve"> There is a possibility of </w:t>
      </w:r>
      <w:r w:rsidR="004B7A67">
        <w:t>mineral catalysis</w:t>
      </w:r>
      <w:r w:rsidR="00573E03">
        <w:t xml:space="preserve"> on the surfaces of the source rock </w:t>
      </w:r>
      <w:r w:rsidR="00B9373F">
        <w:t xml:space="preserve">powder used in the experiment, which we </w:t>
      </w:r>
      <w:r w:rsidR="00573E03">
        <w:t xml:space="preserve">cannot rule out given the setup of our experiment.  However, the minimal degree of isotopic exchange observed by Reeves et al. </w:t>
      </w:r>
      <w:r w:rsidR="00573E03">
        <w:fldChar w:fldCharType="begin"/>
      </w:r>
      <w:r w:rsidR="0045429F">
        <w:instrText xml:space="preserve"> ADDIN ZOTERO_ITEM CSL_CITATION {"citationID":"AfEZDm7b","properties":{"formattedCitation":"(2012)","plainCitation":"(2012)","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573E03">
        <w:fldChar w:fldCharType="separate"/>
      </w:r>
      <w:r w:rsidR="00573E03" w:rsidRPr="00CA4F78">
        <w:rPr>
          <w:rFonts w:cs="Times New Roman"/>
        </w:rPr>
        <w:t>(2012)</w:t>
      </w:r>
      <w:r w:rsidR="00573E03">
        <w:fldChar w:fldCharType="end"/>
      </w:r>
      <w:r w:rsidR="00573E03">
        <w:t xml:space="preserve"> at temperatures of 323 °C and timescales of ~1 year in the presence of </w:t>
      </w:r>
      <w:r w:rsidR="00B13CD6">
        <w:t xml:space="preserve">redox-active </w:t>
      </w:r>
      <w:r w:rsidR="00573E03">
        <w:t>minerals (pyri</w:t>
      </w:r>
      <w:r w:rsidR="00AE17F6">
        <w:t xml:space="preserve">te, pyrrhotite, and magnetite) suggests that </w:t>
      </w:r>
      <w:r w:rsidR="00573E03">
        <w:t>direct exchange of CH</w:t>
      </w:r>
      <w:r w:rsidR="00573E03">
        <w:rPr>
          <w:vertAlign w:val="subscript"/>
        </w:rPr>
        <w:t>4</w:t>
      </w:r>
      <w:r w:rsidR="00573E03">
        <w:t xml:space="preserve"> with D</w:t>
      </w:r>
      <w:r w:rsidR="00573E03">
        <w:rPr>
          <w:vertAlign w:val="subscript"/>
        </w:rPr>
        <w:t>2</w:t>
      </w:r>
      <w:r w:rsidR="00573E03">
        <w:t>O in our experiment is probably unimportant.</w:t>
      </w:r>
      <w:r w:rsidR="00351590">
        <w:t xml:space="preserve">  </w:t>
      </w:r>
    </w:p>
    <w:p w14:paraId="4888B60D" w14:textId="715C228A"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sidRPr="0045429F">
        <w:rPr>
          <w:rStyle w:val="FootnoteReference"/>
        </w:rPr>
        <w:footnoteReference w:id="4"/>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 xml:space="preserve">exchange of carbon-bound </w:t>
      </w:r>
      <w:r w:rsidR="00FD0126">
        <w:t>H</w:t>
      </w:r>
      <w:r w:rsidR="008A68EF">
        <w:t xml:space="preserve"> at 200 °C</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45429F">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JbMcmWLa/f4gZkiNV","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JbMcmWLa/vCW1L4GW","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JbMcmWLa/8epGtUAY","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w:t>
      </w:r>
      <w:proofErr w:type="spellStart"/>
      <w:r w:rsidR="00660FA7">
        <w:t>isotopologues</w:t>
      </w:r>
      <w:proofErr w:type="spellEnd"/>
      <w:r>
        <w:t>.</w:t>
      </w:r>
      <w:r w:rsidR="003F5B7D">
        <w:t xml:space="preserve"> </w:t>
      </w:r>
      <w:r>
        <w:t xml:space="preserve"> Continued (though relatively minor) production of methane that was not </w:t>
      </w:r>
      <w:proofErr w:type="gramStart"/>
      <w:r>
        <w:t>fully-deuterated</w:t>
      </w:r>
      <w:proofErr w:type="gramEnd"/>
      <w:r>
        <w:t xml:space="preserve">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E2B19">
        <w:rPr>
          <w:b/>
          <w:noProof/>
        </w:rPr>
        <w:t>5</w:t>
      </w:r>
      <w:r w:rsidR="008E1D58" w:rsidRPr="00ED6AD8">
        <w:rPr>
          <w:b/>
        </w:rPr>
        <w:fldChar w:fldCharType="end"/>
      </w:r>
      <w:r w:rsidR="008E1D58">
        <w:rPr>
          <w:b/>
        </w:rPr>
        <w:t>B</w:t>
      </w:r>
      <w:r>
        <w:t xml:space="preserve">) suggests that </w:t>
      </w:r>
      <w:r w:rsidR="00B13CD6">
        <w:t xml:space="preserve">the </w:t>
      </w:r>
      <w:r>
        <w:t xml:space="preserve">kerogen </w:t>
      </w:r>
      <w:r w:rsidR="00B13CD6">
        <w:t>(</w:t>
      </w:r>
      <w:r>
        <w:t>or oil</w:t>
      </w:r>
      <w:r w:rsidR="00B13CD6">
        <w:t>)</w:t>
      </w:r>
      <w:r>
        <w:t xml:space="preserve"> from which methane was generated </w:t>
      </w:r>
      <w:r w:rsidR="00E577A3">
        <w:t xml:space="preserve">still </w:t>
      </w:r>
      <w:r>
        <w:t>did not fully exchange before methane formed.</w:t>
      </w:r>
      <w:r w:rsidR="004E380B">
        <w:t xml:space="preserve">  </w:t>
      </w:r>
    </w:p>
    <w:p w14:paraId="01346638" w14:textId="495DF658" w:rsidR="00972327" w:rsidRDefault="00972327" w:rsidP="00DE6F7C">
      <w:r>
        <w:t>I</w:t>
      </w:r>
      <w:r w:rsidR="00062770">
        <w:t>f</w:t>
      </w:r>
      <w:r w:rsidR="00307066">
        <w:t xml:space="preserve"> significant</w:t>
      </w:r>
      <w:r w:rsidR="00062770">
        <w:t xml:space="preserve"> exchange were to occur, either between water and kerogen, or between water and methane </w:t>
      </w:r>
      <w:r w:rsidR="007B2B0F">
        <w:t>generated by thermal degradation of longer chain products</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w:t>
      </w:r>
      <w:proofErr w:type="gramStart"/>
      <w:r>
        <w:t xml:space="preserve">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proofErr w:type="gramEnd"/>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E2B19">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w:t>
      </w:r>
      <w:r w:rsidR="007B2B0F">
        <w:t xml:space="preserve">of the </w:t>
      </w:r>
      <w:r w:rsidR="007B2B0F">
        <w:lastRenderedPageBreak/>
        <w:t>kerogen or generated petroleum</w:t>
      </w:r>
      <w:r w:rsidR="00921441">
        <w:t xml:space="preserve"> may have significantly different propensities to </w:t>
      </w:r>
      <w:r w:rsidR="00351590">
        <w:t xml:space="preserve">undergo </w:t>
      </w:r>
      <w:r w:rsidR="00921441">
        <w:t>exchange</w:t>
      </w:r>
      <w:r w:rsidR="009754B1">
        <w:t xml:space="preserve"> and hydrogenation</w:t>
      </w:r>
      <w:r w:rsidR="00921441">
        <w:t>.</w:t>
      </w:r>
      <w:r w:rsidR="009754B1">
        <w:t xml:space="preserve">  </w:t>
      </w:r>
      <w:r w:rsidR="008C65C2">
        <w:t xml:space="preserve">Thermal degradation </w:t>
      </w:r>
      <w:r w:rsidR="009754B1">
        <w:t xml:space="preserve">that occurs much </w:t>
      </w:r>
      <w:r w:rsidR="008C65C2">
        <w:t>slower</w:t>
      </w:r>
      <w:r w:rsidR="009754B1">
        <w:t xml:space="preserve"> </w:t>
      </w:r>
      <w:r w:rsidR="008C65C2">
        <w:t xml:space="preserve">or faster </w:t>
      </w:r>
      <w:r w:rsidR="009754B1">
        <w:t>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w:t>
      </w:r>
      <w:r w:rsidR="00B13CD6">
        <w:t>(</w:t>
      </w:r>
      <w:r w:rsidR="005559B3">
        <w:t xml:space="preserve">or </w:t>
      </w:r>
      <w:r w:rsidR="00B13CD6">
        <w:t>possibly in</w:t>
      </w:r>
      <w:r w:rsidR="005559B3">
        <w:t xml:space="preserve"> addition</w:t>
      </w:r>
      <w:r w:rsidR="00B13CD6">
        <w:t>)</w:t>
      </w:r>
      <w:r w:rsidR="005559B3">
        <w:t xml:space="preserve">, </w:t>
      </w:r>
      <w:r w:rsidR="00DD5E43">
        <w:t>D/H exchange</w:t>
      </w:r>
      <w:r w:rsidR="005559B3">
        <w:t xml:space="preserve"> of </w:t>
      </w:r>
      <w:proofErr w:type="gramStart"/>
      <w:r w:rsidR="005559B3">
        <w:t>partially-deuterated</w:t>
      </w:r>
      <w:proofErr w:type="gramEnd"/>
      <w:r w:rsidR="005559B3">
        <w:t xml:space="preserve"> longer-chain hydrocarbon molecules</w:t>
      </w:r>
      <w:r w:rsidR="00DD5E43">
        <w:t xml:space="preserve"> with water</w:t>
      </w:r>
      <w:r w:rsidR="005559B3">
        <w:t xml:space="preserve"> may </w:t>
      </w:r>
      <w:r w:rsidR="00DD5E43">
        <w:t xml:space="preserve">be faster than </w:t>
      </w:r>
      <w:r w:rsidR="00186D23">
        <w:t>degradation</w:t>
      </w:r>
      <w:r w:rsidR="00DD5E43">
        <w:t xml:space="preserve">,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351590">
        <w:t xml:space="preserve"> The selective production of deuterated methane </w:t>
      </w:r>
      <w:proofErr w:type="spellStart"/>
      <w:r w:rsidR="00351590">
        <w:t>isotopologues</w:t>
      </w:r>
      <w:proofErr w:type="spellEnd"/>
      <w:r w:rsidR="004F2C4F">
        <w:t xml:space="preserve"> is additional evidence that exchange </w:t>
      </w:r>
      <w:r w:rsidR="001C214A">
        <w:t xml:space="preserve">between </w:t>
      </w:r>
      <w:r w:rsidR="00310E3F">
        <w:t>water/</w:t>
      </w:r>
      <w:r w:rsidR="001C214A">
        <w:t xml:space="preserve">methane or </w:t>
      </w:r>
      <w:r w:rsidR="00310E3F">
        <w:t>methane/</w:t>
      </w:r>
      <w:r w:rsidR="001C214A">
        <w:t xml:space="preserve">methane </w:t>
      </w:r>
      <w:r w:rsidR="00E67600">
        <w:t xml:space="preserve">at temperatures of 200 to 350 °C </w:t>
      </w:r>
      <w:r w:rsidR="001C214A">
        <w:t xml:space="preserve">is slow on timescales relevant to </w:t>
      </w:r>
      <w:r w:rsidR="00624BE9">
        <w:t>laboratory</w:t>
      </w:r>
      <w:r w:rsidR="001C214A">
        <w:t xml:space="preserve"> experiments.</w:t>
      </w:r>
      <w:r w:rsidR="000116DF" w:rsidRPr="0045429F">
        <w:rPr>
          <w:rStyle w:val="FootnoteReference"/>
        </w:rPr>
        <w:footnoteReference w:id="5"/>
      </w:r>
      <w:r w:rsidR="001C214A">
        <w:t xml:space="preserve">  </w:t>
      </w:r>
      <w:r w:rsidR="00D34321">
        <w:t xml:space="preserve">  </w:t>
      </w:r>
    </w:p>
    <w:p w14:paraId="415E978B" w14:textId="7931EF3B" w:rsidR="001B65C9" w:rsidRDefault="00CC74B0" w:rsidP="001B65C9">
      <w:r>
        <w:t xml:space="preserve">Comparison of our results with those of Wei et al. </w:t>
      </w:r>
      <w:r>
        <w:fldChar w:fldCharType="begin"/>
      </w:r>
      <w:r w:rsidR="0045429F">
        <w:instrText xml:space="preserve"> ADDIN ZOTERO_ITEM CSL_CITATION {"citationID":"2BzmnBc3","properties":{"formattedCitation":"(2019)","plainCitation":"(2019)","noteIndex":0},"citationItems":[{"id":"JbMcmWLa/cGWneHBV","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fldChar w:fldCharType="separate"/>
      </w:r>
      <w:r w:rsidRPr="00614058">
        <w:rPr>
          <w:rFonts w:cs="Times New Roman"/>
        </w:rPr>
        <w:t>(2019)</w:t>
      </w:r>
      <w:r>
        <w:fldChar w:fldCharType="end"/>
      </w:r>
      <w:r>
        <w:t>, who examined CH</w:t>
      </w:r>
      <w:r>
        <w:rPr>
          <w:vertAlign w:val="subscript"/>
        </w:rPr>
        <w:t>4</w:t>
      </w:r>
      <w:r>
        <w:t xml:space="preserve"> generation from petroleum source rock heated under hydrothermal conditions, reveals similar</w:t>
      </w:r>
      <w:r w:rsidR="00144AAB">
        <w:t xml:space="preserve"> thermal maturity</w:t>
      </w:r>
      <w:r>
        <w:t xml:space="preserve"> trends for the extent of CH</w:t>
      </w:r>
      <w:r>
        <w:rPr>
          <w:vertAlign w:val="subscript"/>
        </w:rPr>
        <w:t>4</w:t>
      </w:r>
      <w:r>
        <w:t xml:space="preserve"> deuteration (</w:t>
      </w:r>
      <w:r w:rsidR="000D46E9">
        <w:rPr>
          <w:b/>
        </w:rPr>
        <w:t>Fig. </w:t>
      </w:r>
      <w:r w:rsidR="000D46E9">
        <w:rPr>
          <w:b/>
        </w:rPr>
        <w:fldChar w:fldCharType="begin"/>
      </w:r>
      <w:r w:rsidR="000D46E9">
        <w:rPr>
          <w:b/>
        </w:rPr>
        <w:instrText xml:space="preserve"> REF figDeuteration \h </w:instrText>
      </w:r>
      <w:r w:rsidR="000D46E9">
        <w:rPr>
          <w:b/>
        </w:rPr>
      </w:r>
      <w:r w:rsidR="000D46E9">
        <w:rPr>
          <w:b/>
        </w:rPr>
        <w:fldChar w:fldCharType="separate"/>
      </w:r>
      <w:r w:rsidR="001E2B19">
        <w:rPr>
          <w:b/>
          <w:noProof/>
        </w:rPr>
        <w:t>6</w:t>
      </w:r>
      <w:r w:rsidR="000D46E9">
        <w:rPr>
          <w:b/>
        </w:rPr>
        <w:fldChar w:fldCharType="end"/>
      </w:r>
      <w:r w:rsidR="000D46E9">
        <w:rPr>
          <w:b/>
        </w:rPr>
        <w:t>A</w:t>
      </w:r>
      <w:r>
        <w:t>).</w:t>
      </w:r>
      <w:r w:rsidR="000D46E9">
        <w:t xml:space="preserve"> </w:t>
      </w:r>
      <w:r w:rsidR="006B1D52">
        <w:t xml:space="preserve"> </w:t>
      </w:r>
      <w:r w:rsidR="006A7E03">
        <w:t xml:space="preserve">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0.75</w:t>
      </w:r>
      <w:r w:rsidR="00992C05" w:rsidRPr="00992C05">
        <w:t>–</w:t>
      </w:r>
      <w:r w:rsidR="00992C05">
        <w:t>0.9%</w:t>
      </w:r>
      <w:r w:rsidR="00926CB3">
        <w:t xml:space="preserve"> </w:t>
      </w:r>
      <w:r w:rsidR="00926CB3">
        <w:rPr>
          <w:i/>
        </w:rPr>
        <w:t>R</w:t>
      </w:r>
      <w:r w:rsidR="00926CB3">
        <w:rPr>
          <w:vertAlign w:val="subscript"/>
        </w:rPr>
        <w:t>o</w:t>
      </w:r>
      <w:r w:rsidR="00992C05">
        <w:t xml:space="preserve">), methane in both studies contained more than 50% of its hydrogen content derived from water. </w:t>
      </w:r>
    </w:p>
    <w:p w14:paraId="7DE61333" w14:textId="396C87FF" w:rsidR="001B65C9" w:rsidRPr="00DD191D" w:rsidRDefault="00144AAB" w:rsidP="001B65C9">
      <w:pPr>
        <w:rPr>
          <w:b/>
        </w:rPr>
      </w:pPr>
      <w:r>
        <w:t xml:space="preserve">The percentage of methane deuteration as a function </w:t>
      </w:r>
      <w:r w:rsidR="00C57FE9">
        <w:t>of cumulative CH</w:t>
      </w:r>
      <w:r w:rsidR="00C57FE9">
        <w:rPr>
          <w:vertAlign w:val="subscript"/>
        </w:rPr>
        <w:t>4</w:t>
      </w:r>
      <w:r w:rsidR="00C57FE9">
        <w:t xml:space="preserve"> generated is shown in</w:t>
      </w:r>
      <w:r>
        <w:t xml:space="preserve"> </w:t>
      </w:r>
      <w:r w:rsidR="0099534A">
        <w:rPr>
          <w:b/>
        </w:rPr>
        <w:t xml:space="preserve">Fig. </w:t>
      </w:r>
      <w:r w:rsidR="0099534A">
        <w:rPr>
          <w:b/>
        </w:rPr>
        <w:fldChar w:fldCharType="begin"/>
      </w:r>
      <w:r w:rsidR="0099534A">
        <w:rPr>
          <w:b/>
        </w:rPr>
        <w:instrText xml:space="preserve"> REF figDeuteration \h </w:instrText>
      </w:r>
      <w:r w:rsidR="0099534A">
        <w:rPr>
          <w:b/>
        </w:rPr>
      </w:r>
      <w:r w:rsidR="0099534A">
        <w:rPr>
          <w:b/>
        </w:rPr>
        <w:fldChar w:fldCharType="separate"/>
      </w:r>
      <w:r w:rsidR="001E2B19">
        <w:rPr>
          <w:b/>
          <w:noProof/>
        </w:rPr>
        <w:t>6</w:t>
      </w:r>
      <w:r w:rsidR="0099534A">
        <w:rPr>
          <w:b/>
        </w:rPr>
        <w:fldChar w:fldCharType="end"/>
      </w:r>
      <w:r w:rsidR="0099534A">
        <w:rPr>
          <w:b/>
        </w:rPr>
        <w:t>B</w:t>
      </w:r>
      <w:r w:rsidR="0099534A">
        <w:t>.</w:t>
      </w:r>
      <w:r w:rsidR="0099534A" w:rsidRPr="0045429F">
        <w:rPr>
          <w:rStyle w:val="FootnoteReference"/>
        </w:rPr>
        <w:footnoteReference w:id="6"/>
      </w:r>
      <w:r w:rsidR="0099534A">
        <w:t xml:space="preserve"> Because approximately</w:t>
      </w:r>
      <w:r w:rsidR="0099534A" w:rsidRPr="001B65C9">
        <w:t xml:space="preserve"> 100 µmol </w:t>
      </w:r>
      <w:r w:rsidR="0099534A">
        <w:t>of CH</w:t>
      </w:r>
      <w:r w:rsidR="0099534A">
        <w:rPr>
          <w:vertAlign w:val="subscript"/>
        </w:rPr>
        <w:t>4</w:t>
      </w:r>
      <w:r w:rsidR="0099534A">
        <w:t xml:space="preserve"> was</w:t>
      </w:r>
      <w:r w:rsidR="0099534A" w:rsidRPr="001B65C9">
        <w:t xml:space="preserve"> generated</w:t>
      </w:r>
      <w:r w:rsidR="0099534A">
        <w:t xml:space="preserve"> in total</w:t>
      </w:r>
      <w:r w:rsidR="0099534A" w:rsidRPr="001B65C9">
        <w:t xml:space="preserve">, the </w:t>
      </w:r>
      <w:r w:rsidR="0099534A" w:rsidRPr="001B65C9">
        <w:rPr>
          <w:i/>
        </w:rPr>
        <w:t>x</w:t>
      </w:r>
      <w:r w:rsidR="0099534A">
        <w:t>-axis of this panel</w:t>
      </w:r>
      <w:r w:rsidR="0099534A" w:rsidRPr="001B65C9">
        <w:t xml:space="preserve"> can be read as % of cumulative methane generation.  </w:t>
      </w:r>
      <w:r w:rsidR="002A365E">
        <w:t xml:space="preserve">At 50% deuteration, </w:t>
      </w:r>
      <w:r w:rsidR="0099534A" w:rsidRPr="001B65C9">
        <w:t xml:space="preserve">only less than 10% of </w:t>
      </w:r>
      <w:r w:rsidR="00E87169">
        <w:t xml:space="preserve">methane has been generated. </w:t>
      </w:r>
      <w:r w:rsidR="004C69F1">
        <w:t xml:space="preserve"> </w:t>
      </w:r>
      <w:r w:rsidR="00E87169">
        <w:t>S</w:t>
      </w:r>
      <w:r w:rsidR="004C69F1">
        <w:t>tated another way</w:t>
      </w:r>
      <w:r w:rsidR="0099534A" w:rsidRPr="001B65C9">
        <w:t xml:space="preserve">, </w:t>
      </w:r>
      <w:r w:rsidR="00874826">
        <w:t xml:space="preserve">for </w:t>
      </w:r>
      <w:r w:rsidR="0099534A"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0099534A" w:rsidRPr="001B65C9">
        <w:t xml:space="preserve"> </w:t>
      </w:r>
      <w:r w:rsidR="00874826">
        <w:t xml:space="preserve">of </w:t>
      </w:r>
      <w:r w:rsidR="00E87169">
        <w:t>its</w:t>
      </w:r>
      <w:r w:rsidR="00874826">
        <w:t xml:space="preserve"> </w:t>
      </w:r>
      <w:r w:rsidR="00EB5850">
        <w:t>H</w:t>
      </w:r>
      <w:r w:rsidR="002A365E">
        <w:t xml:space="preserve"> content</w:t>
      </w:r>
      <w:r w:rsidR="0099534A" w:rsidRPr="001B65C9">
        <w:t xml:space="preserve"> </w:t>
      </w:r>
      <w:r w:rsidR="00E27EB8">
        <w:t>comes</w:t>
      </w:r>
      <w:r w:rsidR="0099534A"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1E2B19">
        <w:rPr>
          <w:b/>
          <w:noProof/>
        </w:rPr>
        <w:t>5</w:t>
      </w:r>
      <w:r w:rsidR="00782951" w:rsidRPr="00ED6AD8">
        <w:rPr>
          <w:b/>
        </w:rPr>
        <w:fldChar w:fldCharType="end"/>
      </w:r>
      <w:r w:rsidR="00782951">
        <w:rPr>
          <w:b/>
        </w:rPr>
        <w:t>A</w:t>
      </w:r>
      <w:r w:rsidR="00782951">
        <w:t xml:space="preserve">, the fully-deuterated </w:t>
      </w:r>
      <w:proofErr w:type="spellStart"/>
      <w:r w:rsidR="00782951">
        <w:t>isotopologue</w:t>
      </w:r>
      <w:proofErr w:type="spellEnd"/>
      <w:r w:rsidR="00782951">
        <w:t xml:space="preserv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w:t>
      </w:r>
      <w:proofErr w:type="spellStart"/>
      <w:r w:rsidR="001B65C9">
        <w:t>EASY%Ro</w:t>
      </w:r>
      <w:proofErr w:type="spellEnd"/>
      <w:r w:rsidR="001B65C9">
        <w:t xml:space="preserve">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1E2B19">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45429F">
        <w:instrText xml:space="preserve"> ADDIN ZOTERO_ITEM CSL_CITATION {"citationID":"uwkIpHyE","properties":{"formattedCitation":"(Dong et al., 2021)","plainCitation":"(Dong et al., 2021)","noteIndex":0},"citationItems":[{"id":"JbMcmWLa/Ha8sXBbC","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5C9DA958" w14:textId="75CEDFFF" w:rsidR="005B7361" w:rsidRDefault="00AA2707" w:rsidP="005B7361">
      <w:pPr>
        <w:pStyle w:val="Heading2"/>
      </w:pPr>
      <w:r>
        <w:t>I</w:t>
      </w:r>
      <w:r w:rsidR="005B7361">
        <w:t>nterpretation of D/H and clumped isotope signatures of</w:t>
      </w:r>
      <w:r w:rsidR="00867AF3">
        <w:t xml:space="preserve"> thermogenic</w:t>
      </w:r>
      <w:r w:rsidR="005B7361">
        <w:t xml:space="preserve"> CH</w:t>
      </w:r>
      <w:r w:rsidR="005B7361">
        <w:rPr>
          <w:vertAlign w:val="subscript"/>
        </w:rPr>
        <w:t>4</w:t>
      </w:r>
    </w:p>
    <w:p w14:paraId="379E82AD" w14:textId="0DFBDABE" w:rsidR="00E73511" w:rsidRPr="00B2129D" w:rsidRDefault="00D1464E" w:rsidP="00557B6D">
      <w:pPr>
        <w:rPr>
          <w:lang w:val="es-ES"/>
        </w:rPr>
      </w:pPr>
      <w:r>
        <w:t xml:space="preserve">Efforts to understand the D/H ratios of natural gas hydrocarbons have generally been </w:t>
      </w:r>
      <w:r w:rsidR="002F6F67">
        <w:t>focused on</w:t>
      </w:r>
      <w:r>
        <w:t xml:space="preserve">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2F6F67">
        <w:t xml:space="preserve">There exist </w:t>
      </w:r>
      <w:r w:rsidR="001B17F4">
        <w:t>multiple</w:t>
      </w:r>
      <w:r w:rsidR="002F6F67">
        <w:t xml:space="preserve"> examples of</w:t>
      </w:r>
      <w:r w:rsidR="00583F8A">
        <w:t xml:space="preserve"> </w:t>
      </w:r>
      <w:r w:rsidR="00B206EE">
        <w:t>quantitatively-based numerical models</w:t>
      </w:r>
      <w:r w:rsidR="00E73511">
        <w:t xml:space="preserve"> </w:t>
      </w:r>
      <w:r w:rsidR="00843192">
        <w:t xml:space="preserve">for predicting </w:t>
      </w:r>
      <w:proofErr w:type="spellStart"/>
      <w:r w:rsidR="00843192" w:rsidRPr="00F12B13">
        <w:t>δD</w:t>
      </w:r>
      <w:proofErr w:type="spellEnd"/>
      <w:r w:rsidR="00843192">
        <w:t xml:space="preserve"> values of natural gases, </w:t>
      </w:r>
      <w:r w:rsidR="001B17F4">
        <w:t xml:space="preserve">each </w:t>
      </w:r>
      <w:r w:rsidR="002F6F67">
        <w:t xml:space="preserve">grounded in different levels of theory </w:t>
      </w:r>
      <w:r w:rsidR="003E3697">
        <w:t>or</w:t>
      </w:r>
      <w:r w:rsidR="002F6F67">
        <w:t xml:space="preserve"> empiricism</w:t>
      </w:r>
      <w:r w:rsidR="00E73511">
        <w:t xml:space="preserve"> </w:t>
      </w:r>
      <w:r w:rsidR="00E73511">
        <w:fldChar w:fldCharType="begin"/>
      </w:r>
      <w:r w:rsidR="000E4E46">
        <w:instrText xml:space="preserve"> ADDIN ZOTERO_ITEM CSL_CITATION {"citationID":"5A7723Mj","properties":{"formattedCitation":"(Sackett, 1978; Berner et al., 1995; Clayton, 2003; Tang et al., 2005; Lu et al., 2011, 2021; Ni et al., 2011, 2012)","plainCitation":"(Sackett, 1978; Berner et al., 1995; Clayton, 2003; Tang et al., 2005; Lu et al., 2011, 2021; Ni et al., 2011, 2012)","noteIndex":0},"citationItems":[{"id":"JbMcmWLa/VMMzhJXv","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JbMcmWLa/XEwQOe10","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JbMcmWLa/5jKO2O6N","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443,"uris":["http://zotero.org/users/local/Z4CJhsPY/items/F6WC67ZH"],"uri":["http://zotero.org/users/local/Z4CJhsPY/items/F6WC67ZH"],"itemData":{"id":2443,"type":"article-journal","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container-title":"Acta Geologica Sinica - English Edition","DOI":"10.1111/j.1755-6724.2011.00599.x","ISSN":"1000-9515","issue":"6","journalAbbreviation":"Acta Geologica Sinica - English Edition","note":"number: 6","page":"1466-1477","title":"The impact of aqueous medium on gas yields and kinetic behaviors of hydrogen isotope fractionation during organic matter thermal degradation","volume":"85","author":[{"family":"Lu","given":"Shuangfang"},{"family":"Wang","given":"Min"},{"family":"Xue","given":"Haitao"},{"family":"Li","given":"Jijun"},{"family":"Chen","given":"Fangwen"},{"family":"Xu","given":"Qingxia"}],"issued":{"date-parts":[["2011",12,1]]}}},{"id":"JbMcmWLa/cALOAdcM","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JbMcmWLa/w3dYqRZT","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2448,"uris":["http://zotero.org/users/local/Z4CJhsPY/items/9TSNRVVB"],"uri":["http://zotero.org/users/local/Z4CJhsPY/items/9TSNRVVB"],"itemData":{"id":2448,"type":"article-journal","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w:instrText>
      </w:r>
      <w:r w:rsidR="000E4E46" w:rsidRPr="000E4E46">
        <w:rPr>
          <w:lang w:val="es-ES"/>
        </w:rPr>
        <w:instrText xml:space="preserve">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container-title":"Energy Exploration &amp; Exploitation","DOI":"10.1260/0144-5987.30.2.273","ISSN":"0144-5987","issue":"2","journalAbbreviation":"Energy Exploration &amp; Exploitation","note":"number: 2","page":"273-293","title":"Using carbon and hydrogen isotopes to quantify gas maturity, formation temperature, and formation age — specific applications for gas fields from the Tarim basin, China","volume":"30","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0E4E46" w:rsidRPr="000E4E46">
        <w:rPr>
          <w:rFonts w:cs="Times New Roman"/>
          <w:lang w:val="es-ES"/>
        </w:rPr>
        <w:t>(</w:t>
      </w:r>
      <w:proofErr w:type="spellStart"/>
      <w:r w:rsidR="000E4E46" w:rsidRPr="000E4E46">
        <w:rPr>
          <w:rFonts w:cs="Times New Roman"/>
          <w:lang w:val="es-ES"/>
        </w:rPr>
        <w:t>Sackett</w:t>
      </w:r>
      <w:proofErr w:type="spellEnd"/>
      <w:r w:rsidR="000E4E46" w:rsidRPr="000E4E46">
        <w:rPr>
          <w:rFonts w:cs="Times New Roman"/>
          <w:lang w:val="es-ES"/>
        </w:rPr>
        <w:t xml:space="preserve">, 1978; </w:t>
      </w:r>
      <w:proofErr w:type="spellStart"/>
      <w:r w:rsidR="000E4E46" w:rsidRPr="000E4E46">
        <w:rPr>
          <w:rFonts w:cs="Times New Roman"/>
          <w:lang w:val="es-ES"/>
        </w:rPr>
        <w:t>Berner</w:t>
      </w:r>
      <w:proofErr w:type="spellEnd"/>
      <w:r w:rsidR="000E4E46" w:rsidRPr="000E4E46">
        <w:rPr>
          <w:rFonts w:cs="Times New Roman"/>
          <w:lang w:val="es-ES"/>
        </w:rPr>
        <w:t xml:space="preserve"> et al., 1995; Clayton, 2003; Tang et al., 2005; Lu et al., 2011, 2021; Ni et al., 2011, 2012)</w:t>
      </w:r>
      <w:r w:rsidR="00E73511">
        <w:fldChar w:fldCharType="end"/>
      </w:r>
      <w:r w:rsidR="001E762F" w:rsidRPr="00B2129D">
        <w:rPr>
          <w:lang w:val="es-ES"/>
        </w:rPr>
        <w:t>.</w:t>
      </w:r>
    </w:p>
    <w:p w14:paraId="21F90691" w14:textId="119E14B9" w:rsidR="00FA05B0" w:rsidRDefault="00F12B13" w:rsidP="00557B6D">
      <w:r>
        <w:t>Correct i</w:t>
      </w:r>
      <w:r w:rsidRPr="00F12B13">
        <w:t xml:space="preserve">nterpretation of </w:t>
      </w:r>
      <w:proofErr w:type="spellStart"/>
      <w:r w:rsidRPr="00F12B13">
        <w:t>δD</w:t>
      </w:r>
      <w:proofErr w:type="spellEnd"/>
      <w:r w:rsidRPr="00F12B13">
        <w:t xml:space="preserve">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rsidR="00995F99">
        <w:t xml:space="preserve"> in the various</w:t>
      </w:r>
      <w:r w:rsidR="00934348">
        <w:t xml:space="preserve"> rock</w:t>
      </w:r>
      <w:r w:rsidR="00995F99">
        <w:t xml:space="preserve"> elements of a petroleum system</w:t>
      </w:r>
      <w:r>
        <w:t>.</w:t>
      </w:r>
      <w:r w:rsidR="00BF5F0A">
        <w:t xml:space="preserve">  </w:t>
      </w:r>
      <w:r w:rsidR="00FA05B0">
        <w:t xml:space="preserve">Timescales of </w:t>
      </w:r>
      <w:proofErr w:type="gramStart"/>
      <w:r w:rsidR="00FA05B0">
        <w:t>all of</w:t>
      </w:r>
      <w:proofErr w:type="gramEnd"/>
      <w:r w:rsidR="00FA05B0">
        <w:t xml:space="preserve"> these processes range between years to tens of </w:t>
      </w:r>
      <w:r w:rsidR="001E69F3">
        <w:t>billions</w:t>
      </w:r>
      <w:r w:rsidR="00FA05B0">
        <w:t xml:space="preserve"> of years at the peak </w:t>
      </w:r>
      <w:r w:rsidR="001E69F3">
        <w:t>hydrocarbon</w:t>
      </w:r>
      <w:r w:rsidR="00FA05B0">
        <w:t>-</w:t>
      </w:r>
      <w:r w:rsidR="00FA05B0">
        <w:lastRenderedPageBreak/>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 xml:space="preserve">These three processes are </w:t>
      </w:r>
      <w:r w:rsidR="0031333E">
        <w:t>evaluated</w:t>
      </w:r>
      <w:r w:rsidR="00484788">
        <w:t xml:space="preserve"> separately here with respect to the experimental results</w:t>
      </w:r>
      <w:r w:rsidR="00304544">
        <w:t xml:space="preserve"> and how they apply to the interpretation of isotope and </w:t>
      </w:r>
      <w:proofErr w:type="spellStart"/>
      <w:r w:rsidR="00304544">
        <w:t>isotopologue</w:t>
      </w:r>
      <w:proofErr w:type="spellEnd"/>
      <w:r w:rsidR="00304544">
        <w:t xml:space="preserve"> ratios of CH</w:t>
      </w:r>
      <w:r w:rsidR="00304544">
        <w:rPr>
          <w:vertAlign w:val="subscript"/>
        </w:rPr>
        <w:t>4</w:t>
      </w:r>
      <w:r w:rsidR="00484788">
        <w:t xml:space="preserve">. </w:t>
      </w:r>
    </w:p>
    <w:p w14:paraId="6E7DB3C9" w14:textId="4021EB44" w:rsidR="00304544" w:rsidRDefault="006A7A8B" w:rsidP="00304544">
      <w:pPr>
        <w:pStyle w:val="Heading3"/>
      </w:pPr>
      <w:r>
        <w:t>Fractionation and inheritance during m</w:t>
      </w:r>
      <w:r w:rsidR="00304544">
        <w:t>ethane generation</w:t>
      </w:r>
    </w:p>
    <w:p w14:paraId="51E5D257" w14:textId="0D09802A" w:rsidR="004B1191" w:rsidRPr="004B1191" w:rsidRDefault="00DF651F" w:rsidP="004B1191">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w:t>
      </w:r>
      <w:r w:rsidR="00AB14F2">
        <w:t xml:space="preserve"> or bitumen</w:t>
      </w:r>
      <w:r w:rsidR="008F2795">
        <w:t xml:space="preserve"> in source rocks</w:t>
      </w:r>
      <w:r w:rsidR="00184774">
        <w:t>.  It is also</w:t>
      </w:r>
      <w:r w:rsidR="00475BB9">
        <w:t xml:space="preserve"> produced</w:t>
      </w:r>
      <w:r>
        <w:t xml:space="preserve"> </w:t>
      </w:r>
      <w:r w:rsidR="00475BB9">
        <w:t xml:space="preserve">as a product of the thermal destruction of </w:t>
      </w:r>
      <w:r w:rsidR="00C76663">
        <w:t xml:space="preserve">high- and low-molecular weight </w:t>
      </w:r>
      <w:r w:rsidR="002D0662">
        <w:t xml:space="preserve">free or bound </w:t>
      </w:r>
      <w:r w:rsidR="00C76663">
        <w:t>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005DB1">
        <w:t xml:space="preserve"> </w:t>
      </w:r>
      <w:r w:rsidR="00005DB1">
        <w:fldChar w:fldCharType="begin"/>
      </w:r>
      <w:r w:rsidR="00005DB1">
        <w:instrText xml:space="preserve"> ADDIN ZOTERO_ITEM CSL_CITATION {"citationID":"NBFbTHNT","properties":{"formattedCitation":"(Laplante, 1974)","plainCitation":"(Laplante, 1974)","noteIndex":0},"citationItems":[{"id":2423,"uris":["http://zotero.org/users/local/Z4CJhsPY/items/WM7J4B3U"],"uri":["http://zotero.org/users/local/Z4CJhsPY/items/WM7J4B3U"],"itemData":{"id":2423,"type":"article-journal","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container-title":"AAPG Bulletin","DOI":"10.1306/83D91664-16C7-11D7-8645000102C1865D","ISSN":"0149-1423","issue":"7","journalAbbreviation":"AAPG Bulletin","note":"number: 7","page":"1281-1289","title":"Hydrocarbon generation in Gulf Coast Tertiary sediments","volume":"58","author":[{"family":"Laplante","given":"Roger E."}],"issued":{"date-parts":[["1974",7,1]]}}}],"schema":"https://github.com/citation-style-language/schema/raw/master/csl-citation.json"} </w:instrText>
      </w:r>
      <w:r w:rsidR="00005DB1">
        <w:fldChar w:fldCharType="separate"/>
      </w:r>
      <w:r w:rsidR="00005DB1" w:rsidRPr="00005DB1">
        <w:rPr>
          <w:rFonts w:cs="Times New Roman"/>
        </w:rPr>
        <w:t>(</w:t>
      </w:r>
      <w:proofErr w:type="spellStart"/>
      <w:r w:rsidR="00005DB1" w:rsidRPr="00005DB1">
        <w:rPr>
          <w:rFonts w:cs="Times New Roman"/>
        </w:rPr>
        <w:t>Laplante</w:t>
      </w:r>
      <w:proofErr w:type="spellEnd"/>
      <w:r w:rsidR="00005DB1" w:rsidRPr="00005DB1">
        <w:rPr>
          <w:rFonts w:cs="Times New Roman"/>
        </w:rPr>
        <w:t>, 1974)</w:t>
      </w:r>
      <w:r w:rsidR="00005DB1">
        <w:fldChar w:fldCharType="end"/>
      </w:r>
      <w:r w:rsidR="00E83C76">
        <w:t>, perhaps even</w:t>
      </w:r>
      <w:r w:rsidR="00734938">
        <w:t xml:space="preserve"> lower than 62 </w:t>
      </w:r>
      <w:r w:rsidR="00734938" w:rsidRPr="00BF5F0A">
        <w:t>°C</w:t>
      </w:r>
      <w:r w:rsidR="00734938">
        <w:t xml:space="preserve"> </w:t>
      </w:r>
      <w:r w:rsidR="00734938">
        <w:fldChar w:fldCharType="begin"/>
      </w:r>
      <w:r w:rsidR="0045429F">
        <w:instrText xml:space="preserve"> ADDIN ZOTERO_ITEM CSL_CITATION {"citationID":"kKn3e4rX","properties":{"formattedCitation":"(Rowe and Muehlenbachs, 1999)","plainCitation":"(Rowe and Muehlenbachs, 1999)","noteIndex":0},"citationItems":[{"id":"JbMcmWLa/YDeCYNwo","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rsidRPr="00EC732B">
        <w:rPr>
          <w:i/>
        </w:rPr>
        <w:t>R</w:t>
      </w:r>
      <w:r w:rsidR="00B95367">
        <w:rPr>
          <w:vertAlign w:val="subscript"/>
        </w:rPr>
        <w:t>o</w:t>
      </w:r>
      <w:r w:rsidR="00EC732B">
        <w:t>-equivalent</w:t>
      </w:r>
      <w:r w:rsidR="00E83C76">
        <w:t xml:space="preserve"> </w:t>
      </w:r>
      <w:r w:rsidR="00E83C76">
        <w:fldChar w:fldCharType="begin"/>
      </w:r>
      <w:r w:rsidR="000E4E46">
        <w:instrText xml:space="preserve"> ADDIN ZOTERO_ITEM CSL_CITATION {"citationID":"fLKImEt3","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2423,"uris":["http://zotero.org/users/local/Z4CJhsPY/items/WM7J4B3U"],"uri":["http://zotero.org/users/local/Z4CJhsPY/items/WM7J4B3U"],"itemData":{"id":2423,"type":"article-journal","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container-title":"AAPG Bulletin","DOI":"10.1306/83D91664-16C7-11D7-8645000102C1865D","ISSN":"0149-1423","issue":"7","journalAbbreviation":"AAPG Bulletin","note":"number: 7","page":"1281-1289","title":"Hydrocarbon generation in Gulf Coast Tertiary sediments","volume":"58","author":[{"family":"Laplante","given":"Roger E."}],"issued":{"date-parts":[["1974",7,1]]}}},{"id":"JbMcmWLa/7v3YHdYi","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2424,"uris":["http://zotero.org/users/local/Z4CJhsPY/items/X8Y7AJYG"],"uri":["http://zotero.org/users/local/Z4CJhsPY/items/X8Y7AJYG"],"itemData":{"id":2424,"type":"article-journal","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container-title":"AAPG Bulletin","DOI":"10.1306/C1EA55C1-16C9-11D7-8645000102C1865D","ISSN":"0149-1423","issue":"1","journalAbbreviation":"AAPG Bulletin","note":"number: 1","page":"87-105","title":"Geochemical characteristics of sedimentary rocks in Scotian basin","volume":"63","author":[{"family":"Purcell","given":"L. P."},{"family":"Rashid","given":"M. A."},{"family":"Hardy","given":"I. A."}],"issued":{"date-parts":[["1979",1,1]]}}},{"id":"JbMcmWLa/ASG2rxVF","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JbMcmWLa/c8UhADld","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2419,"uris":["http://zotero.org/users/local/Z4CJhsPY/items/M3W5RNU2"],"uri":["http://zotero.org/users/local/Z4CJhsPY/items/M3W5RNU2"],"itemData":{"id":2419,"type":"article-journal","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container-title":"AAPG Bulletin","DOI":"10.1306/BDFF8DBC-1718-11D7-8645000102C1865D","ISSN":"0149-1423","issue":"6","journalAbbreviation":"AAPG Bulletin","note":"number: 6","page":"980-998","title":"Mixing of thermogenic natural gases in northern Appalachian basin","volume":"77","author":[{"family":"Jenden","given":"P. D."},{"family":"Drazan","given":"D. J."},{"family":"Kaplan","given":"I. R."}],"issued":{"date-parts":[["1993",6,1]]}}},{"id":"JbMcmWLa/YKj7oD4H","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JbMcmWLa/YDeCYNwo","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JbMcmWLa/lfehpHSv","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0E4E46" w:rsidRPr="000E4E46">
        <w:rPr>
          <w:rFonts w:cs="Times New Roman"/>
        </w:rPr>
        <w:t>(</w:t>
      </w:r>
      <w:proofErr w:type="spellStart"/>
      <w:r w:rsidR="000E4E46" w:rsidRPr="000E4E46">
        <w:rPr>
          <w:rFonts w:cs="Times New Roman"/>
        </w:rPr>
        <w:t>Laplante</w:t>
      </w:r>
      <w:proofErr w:type="spellEnd"/>
      <w:r w:rsidR="000E4E46" w:rsidRPr="000E4E46">
        <w:rPr>
          <w:rFonts w:cs="Times New Roman"/>
        </w:rPr>
        <w:t xml:space="preserve">, 1974; Stahl, 1977; Purcell et al., 1979; </w:t>
      </w:r>
      <w:proofErr w:type="spellStart"/>
      <w:r w:rsidR="000E4E46" w:rsidRPr="000E4E46">
        <w:rPr>
          <w:rFonts w:cs="Times New Roman"/>
        </w:rPr>
        <w:t>Connan</w:t>
      </w:r>
      <w:proofErr w:type="spellEnd"/>
      <w:r w:rsidR="000E4E46" w:rsidRPr="000E4E46">
        <w:rPr>
          <w:rFonts w:cs="Times New Roman"/>
        </w:rPr>
        <w:t xml:space="preserve"> and </w:t>
      </w:r>
      <w:proofErr w:type="spellStart"/>
      <w:r w:rsidR="000E4E46" w:rsidRPr="000E4E46">
        <w:rPr>
          <w:rFonts w:cs="Times New Roman"/>
        </w:rPr>
        <w:t>Cassou</w:t>
      </w:r>
      <w:proofErr w:type="spellEnd"/>
      <w:r w:rsidR="000E4E46" w:rsidRPr="000E4E46">
        <w:rPr>
          <w:rFonts w:cs="Times New Roman"/>
        </w:rPr>
        <w:t xml:space="preserve">, 1980; </w:t>
      </w:r>
      <w:proofErr w:type="spellStart"/>
      <w:r w:rsidR="000E4E46" w:rsidRPr="000E4E46">
        <w:rPr>
          <w:rFonts w:cs="Times New Roman"/>
        </w:rPr>
        <w:t>Snowdon</w:t>
      </w:r>
      <w:proofErr w:type="spellEnd"/>
      <w:r w:rsidR="000E4E46" w:rsidRPr="000E4E46">
        <w:rPr>
          <w:rFonts w:cs="Times New Roman"/>
        </w:rPr>
        <w:t xml:space="preserve">, 1980; </w:t>
      </w:r>
      <w:proofErr w:type="spellStart"/>
      <w:r w:rsidR="000E4E46" w:rsidRPr="000E4E46">
        <w:rPr>
          <w:rFonts w:cs="Times New Roman"/>
        </w:rPr>
        <w:t>Jenden</w:t>
      </w:r>
      <w:proofErr w:type="spellEnd"/>
      <w:r w:rsidR="000E4E46" w:rsidRPr="000E4E46">
        <w:rPr>
          <w:rFonts w:cs="Times New Roman"/>
        </w:rPr>
        <w:t xml:space="preserve"> et al., 1993; </w:t>
      </w:r>
      <w:proofErr w:type="spellStart"/>
      <w:r w:rsidR="000E4E46" w:rsidRPr="000E4E46">
        <w:rPr>
          <w:rFonts w:cs="Times New Roman"/>
        </w:rPr>
        <w:t>Muscio</w:t>
      </w:r>
      <w:proofErr w:type="spellEnd"/>
      <w:r w:rsidR="000E4E46" w:rsidRPr="000E4E46">
        <w:rPr>
          <w:rFonts w:cs="Times New Roman"/>
        </w:rPr>
        <w:t xml:space="preserve"> et al., 1994; Rowe and </w:t>
      </w:r>
      <w:proofErr w:type="spellStart"/>
      <w:r w:rsidR="000E4E46" w:rsidRPr="000E4E46">
        <w:rPr>
          <w:rFonts w:cs="Times New Roman"/>
        </w:rPr>
        <w:t>Muehlenbachs</w:t>
      </w:r>
      <w:proofErr w:type="spellEnd"/>
      <w:r w:rsidR="000E4E46" w:rsidRPr="000E4E46">
        <w:rPr>
          <w:rFonts w:cs="Times New Roman"/>
        </w:rPr>
        <w:t>,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0E4E46">
        <w:instrText xml:space="preserve"> ADDIN ZOTERO_ITEM CSL_CITATION {"citationID":"AoETsOZ4","properties":{"formattedCitation":"(Dawson et al., 2005; Maslen et al., 2012; Vinnichenko et al., 2021)","plainCitation":"(Dawson et al., 2005; Maslen et al., 2012; Vinnichenko et al., 2021)","noteIndex":0},"citationItems":[{"id":"JbMcmWLa/hwb4Z9Xy","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2415,"uris":["http://zotero.org/users/local/Z4CJhsPY/items/ANV38V6G"],"uri":["http://zotero.org/users/local/Z4CJhsPY/items/ANV38V6G"],"itemData":{"id":2415,"type":"chapter","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container-title":"Analyzing the Thermal History of Sedimentary Basins: Methods and Case Studies","ISBN":"978-1-56576-315-9","page":"29-43","publisher":"SEPM Society for Sedimentary Geology","title":"Stable hydrogen isotopes of isoprenoids and n-alkanes as a proxy for estimating the thermal history of sediments through geological time:","volume":"103","author":[{"family":"Maslen","given":"Ercin"},{"family":"Grice","given":"Kliti"},{"family":"Dawson","given":"Daniel"},{"family":"Wang","given":"Sue"},{"family":"Horsfield","given":"Brian"}],"editor":[{"family":"Harris","given":"Nicholas B."},{"family":"Peters","given":"Kenneth E."}],"accessed":{"date-parts":[["2021",6,12]]},"issued":{"date-parts":[["2012",1,1]]}}},{"id":"JbMcmWLa/tQSo3Uap","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0E4E46" w:rsidRPr="000E4E46">
        <w:rPr>
          <w:rFonts w:cs="Times New Roman"/>
        </w:rPr>
        <w:t xml:space="preserve">(Dawson et al., 2005; Maslen et al., 2012; </w:t>
      </w:r>
      <w:proofErr w:type="spellStart"/>
      <w:r w:rsidR="000E4E46" w:rsidRPr="000E4E46">
        <w:rPr>
          <w:rFonts w:cs="Times New Roman"/>
        </w:rPr>
        <w:t>Vinnichenko</w:t>
      </w:r>
      <w:proofErr w:type="spellEnd"/>
      <w:r w:rsidR="000E4E46" w:rsidRPr="000E4E46">
        <w:rPr>
          <w:rFonts w:cs="Times New Roman"/>
        </w:rPr>
        <w:t xml:space="preserve">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that deviate from equilibrium</w:t>
      </w:r>
      <w:r w:rsidR="00005DB1">
        <w:t xml:space="preserve"> </w:t>
      </w:r>
      <w:r w:rsidR="00005DB1">
        <w:fldChar w:fldCharType="begin"/>
      </w:r>
      <w:r w:rsidR="00005DB1">
        <w:instrText xml:space="preserve"> ADDIN ZOTERO_ITEM CSL_CITATION {"citationID":"7RRNgma4","properties":{"formattedCitation":"(Lloyd et al., 2021)","plainCitation":"(Lloyd et al., 2021)","noteIndex":0},"citationItems":[{"id":2405,"uris":["http://zotero.org/users/local/Z4CJhsPY/items/4ZZHKA7U"],"uri":["http://zotero.org/users/local/Z4CJhsPY/items/4ZZHKA7U"],"itemData":{"id":2405,"type":"article-journal","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005DB1">
        <w:rPr>
          <w:rFonts w:ascii="Cambria Math" w:hAnsi="Cambria Math" w:cs="Cambria Math"/>
        </w:rPr>
        <w:instrText>∼</w:instrText>
      </w:r>
      <w:r w:rsidR="00005DB1">
        <w:instrText>11</w:instrText>
      </w:r>
      <w:r w:rsidR="00005DB1">
        <w:rPr>
          <w:rFonts w:cs="Times New Roman"/>
        </w:rPr>
        <w:instrText>‰</w:instrText>
      </w:r>
      <w:r w:rsidR="00005DB1">
        <w:instrText xml:space="preserve"> in 13C</w:instrText>
      </w:r>
      <w:r w:rsidR="00005DB1">
        <w:rPr>
          <w:rFonts w:cs="Times New Roman"/>
        </w:rPr>
        <w:instrText>–</w:instrText>
      </w:r>
      <w:r w:rsidR="00005DB1">
        <w:instrText xml:space="preserve">D and </w:instrText>
      </w:r>
      <w:r w:rsidR="00005DB1">
        <w:rPr>
          <w:rFonts w:ascii="Cambria Math" w:hAnsi="Cambria Math" w:cs="Cambria Math"/>
        </w:rPr>
        <w:instrText>∼</w:instrText>
      </w:r>
      <w:r w:rsidR="00005DB1">
        <w:instrText>48</w:instrText>
      </w:r>
      <w:r w:rsidR="00005DB1">
        <w:rPr>
          <w:rFonts w:cs="Times New Roman"/>
        </w:rPr>
        <w:instrText>‰</w:instrText>
      </w:r>
      <w:r w:rsidR="00005DB1">
        <w:instrText xml:space="preserve"> in D</w:instrText>
      </w:r>
      <w:r w:rsidR="00005DB1">
        <w:rPr>
          <w:rFonts w:cs="Times New Roman"/>
        </w:rPr>
        <w:instrText>–</w:instrText>
      </w:r>
      <w:r w:rsidR="00005DB1">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container-title":"Geochimica et Cosmochimica Acta","DOI":"10.1016/j.gca.2020.10.008","ISSN":"0016-7037","journalAbbreviation":"Geochimica et Cosmochimica Acta","page":"233-275","title":"Clumped &lt;sup&gt;13&lt;/sup&gt;CH&lt;sub&gt;3&lt;/sub&gt;D and &lt;sup&gt;12&lt;/sup&gt;CH&lt;sub&gt;2&lt;/sub&gt;D&lt;sub&gt;2&lt;/sub&gt; compositions of methyl groups from wood and synthetic monomers: Methods, experimental and theoretical calibrations, and initial results","volume":"297","author":[{"family":"Lloyd","given":"Max K."},{"family":"Eldridge","given":"Daniel L."},{"family":"Stolper","given":"Daniel A."}],"issued":{"date-parts":[["2021",3,15]]}}}],"schema":"https://github.com/citation-style-language/schema/raw/master/csl-citation.json"} </w:instrText>
      </w:r>
      <w:r w:rsidR="00005DB1">
        <w:fldChar w:fldCharType="separate"/>
      </w:r>
      <w:r w:rsidR="00005DB1" w:rsidRPr="00005DB1">
        <w:rPr>
          <w:rFonts w:cs="Times New Roman"/>
        </w:rPr>
        <w:t>(Lloyd et al., 2021)</w:t>
      </w:r>
      <w:r w:rsidR="00005DB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005DB1">
        <w:instrText xml:space="preserve"> ADDIN ZOTERO_ITEM CSL_CITATION {"citationID":"gqcr9L09","properties":{"formattedCitation":"(within several tenths of a permil; Wang et al., 2015; Lloyd et al., 2021)","plainCitation":"(within several tenths of a permil; Wang et al., 2015; Lloyd et al., 2021)","noteIndex":0},"citationItems":[{"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2405,"uris":["http://zotero.org/users/local/Z4CJhsPY/items/4ZZHKA7U"],"uri":["http://zotero.org/users/local/Z4CJhsPY/items/4ZZHKA7U"],"itemData":{"id":2405,"type":"article-journal","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005DB1">
        <w:rPr>
          <w:rFonts w:ascii="Cambria Math" w:hAnsi="Cambria Math" w:cs="Cambria Math"/>
        </w:rPr>
        <w:instrText>∼</w:instrText>
      </w:r>
      <w:r w:rsidR="00005DB1">
        <w:instrText>11</w:instrText>
      </w:r>
      <w:r w:rsidR="00005DB1">
        <w:rPr>
          <w:rFonts w:cs="Times New Roman"/>
        </w:rPr>
        <w:instrText>‰</w:instrText>
      </w:r>
      <w:r w:rsidR="00005DB1">
        <w:instrText xml:space="preserve"> in 13C</w:instrText>
      </w:r>
      <w:r w:rsidR="00005DB1">
        <w:rPr>
          <w:rFonts w:cs="Times New Roman"/>
        </w:rPr>
        <w:instrText>–</w:instrText>
      </w:r>
      <w:r w:rsidR="00005DB1">
        <w:instrText xml:space="preserve">D and </w:instrText>
      </w:r>
      <w:r w:rsidR="00005DB1">
        <w:rPr>
          <w:rFonts w:ascii="Cambria Math" w:hAnsi="Cambria Math" w:cs="Cambria Math"/>
        </w:rPr>
        <w:instrText>∼</w:instrText>
      </w:r>
      <w:r w:rsidR="00005DB1">
        <w:instrText>48</w:instrText>
      </w:r>
      <w:r w:rsidR="00005DB1">
        <w:rPr>
          <w:rFonts w:cs="Times New Roman"/>
        </w:rPr>
        <w:instrText>‰</w:instrText>
      </w:r>
      <w:r w:rsidR="00005DB1">
        <w:instrText xml:space="preserve"> in D</w:instrText>
      </w:r>
      <w:r w:rsidR="00005DB1">
        <w:rPr>
          <w:rFonts w:cs="Times New Roman"/>
        </w:rPr>
        <w:instrText>–</w:instrText>
      </w:r>
      <w:r w:rsidR="00005DB1">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container-title":"Geochimica et Cosmochimica Acta","DOI":"10.1016/j.gca.2020.10.008","ISSN":"0016-7037","journalAbbreviation":"Geochimica et Cosmochimica Acta","page":"233-275","title":"Clumped &lt;sup&gt;13&lt;/sup&gt;CH&lt;sub&gt;3&lt;/sub&gt;D and &lt;sup&gt;12&lt;/sup&gt;CH&lt;sub&gt;2&lt;/sub&gt;D&lt;sub&gt;2&lt;/sub&gt; compositions of methyl groups from wood and synthetic monomers: Methods, experimental and theoretical calibrations, and initial results","volume":"297","author":[{"family":"Lloyd","given":"Max K."},{"family":"Eldridge","given":"Daniel L."},{"family":"Stolper","given":"Daniel A."}],"issued":{"date-parts":[["2021",3,15]]}}}],"schema":"https://github.com/citation-style-language/schema/raw/master/csl-citation.json"} </w:instrText>
      </w:r>
      <w:r w:rsidR="00B46440">
        <w:fldChar w:fldCharType="separate"/>
      </w:r>
      <w:r w:rsidR="00005DB1" w:rsidRPr="00005DB1">
        <w:rPr>
          <w:rFonts w:cs="Times New Roman"/>
        </w:rPr>
        <w:t xml:space="preserve">(within several tenths of a </w:t>
      </w:r>
      <w:proofErr w:type="spellStart"/>
      <w:r w:rsidR="00005DB1" w:rsidRPr="00005DB1">
        <w:rPr>
          <w:rFonts w:cs="Times New Roman"/>
        </w:rPr>
        <w:t>permil</w:t>
      </w:r>
      <w:proofErr w:type="spellEnd"/>
      <w:r w:rsidR="00005DB1" w:rsidRPr="00005DB1">
        <w:rPr>
          <w:rFonts w:cs="Times New Roman"/>
        </w:rPr>
        <w:t>;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t>
      </w:r>
      <w:r w:rsidR="00FD0F42">
        <w:t>can be expected to</w:t>
      </w:r>
      <w:r w:rsidR="004B1191">
        <w:t xml:space="preserve"> </w:t>
      </w:r>
      <w:r w:rsidR="009B5618">
        <w:t xml:space="preserve">carry </w:t>
      </w:r>
      <w:r w:rsidR="004B1191">
        <w:t>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1E2B19">
        <w:rPr>
          <w:b/>
          <w:noProof/>
        </w:rPr>
        <w:t>7</w:t>
      </w:r>
      <w:r w:rsidR="00AA266D">
        <w:rPr>
          <w:b/>
        </w:rPr>
        <w:fldChar w:fldCharType="end"/>
      </w:r>
      <w:r w:rsidR="00AA266D">
        <w:rPr>
          <w:b/>
        </w:rPr>
        <w:t>A</w:t>
      </w:r>
      <w:r w:rsidR="00AA266D">
        <w:t>)</w:t>
      </w:r>
      <w:r w:rsidR="005B2F97">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t>
      </w:r>
      <w:r w:rsidR="00674A8F">
        <w:t xml:space="preserve">radical </w:t>
      </w:r>
      <w:r w:rsidR="007A0FCD">
        <w:t>with a H</w:t>
      </w:r>
      <w:r w:rsidR="007A0FCD" w:rsidRPr="007A0FCD">
        <w:rPr>
          <w:rFonts w:ascii="Cambria Math" w:hAnsi="Cambria Math" w:cs="Cambria Math"/>
        </w:rPr>
        <w:t>⋅</w:t>
      </w:r>
      <w:r w:rsidR="007A0FCD">
        <w:t xml:space="preserve"> </w:t>
      </w:r>
      <w:r w:rsidR="00674A8F">
        <w:t>radical</w:t>
      </w:r>
      <w:r w:rsidR="007A0FCD">
        <w:t xml:space="preserve"> may be an additional source of disequilibrated clumped methane signatures</w:t>
      </w:r>
      <w:r w:rsidR="00150888">
        <w:t xml:space="preserve"> </w:t>
      </w:r>
      <w:r w:rsidR="00150888">
        <w:fldChar w:fldCharType="begin"/>
      </w:r>
      <w:r w:rsidR="0045429F">
        <w:instrText xml:space="preserve"> ADDIN ZOTERO_ITEM CSL_CITATION {"citationID":"EXORiuKr","properties":{"formattedCitation":"(Dong et al., 2021; Xie et al., 2021)","plainCitation":"(Dong et al., 2021; Xie et al., 2021)","noteIndex":0},"citationItems":[{"id":"JbMcmWLa/Ha8sXBbC","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JbMcmWLa/nNCq3hcQ","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r w:rsidR="00FD0F42">
        <w:t xml:space="preserve">Under hydrothermal conditions, water is known to provide capping hydrogens to methane via a free radical mechanism </w:t>
      </w:r>
      <w:r w:rsidR="00FD0F42">
        <w:fldChar w:fldCharType="begin"/>
      </w:r>
      <w:r w:rsidR="0045429F">
        <w:instrText xml:space="preserve"> ADDIN ZOTERO_ITEM CSL_CITATION {"citationID":"GYJr8Wui","properties":{"formattedCitation":"(He et al., 2019)","plainCitation":"(He et al., 2019)","noteIndex":0},"citationItems":[{"id":"JbMcmWLa/Iaufqjhw","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FD0F42">
        <w:fldChar w:fldCharType="separate"/>
      </w:r>
      <w:r w:rsidR="00FD0F42" w:rsidRPr="001F0A93">
        <w:rPr>
          <w:rFonts w:cs="Times New Roman"/>
        </w:rPr>
        <w:t>(He et al., 2019)</w:t>
      </w:r>
      <w:r w:rsidR="00FD0F42">
        <w:fldChar w:fldCharType="end"/>
      </w:r>
      <w:r w:rsidR="00FD0F42">
        <w:t xml:space="preserve">.  </w:t>
      </w:r>
      <w:r w:rsidR="005B2F97">
        <w:t>Secondary isotope effects from the breaking of C–C bonds adjacent to intact C–H bonds will also be incorporated</w:t>
      </w:r>
      <w:r w:rsidR="008E18C3">
        <w:t xml:space="preserve"> </w:t>
      </w:r>
      <w:r w:rsidR="009B5618">
        <w:fldChar w:fldCharType="begin"/>
      </w:r>
      <w:r w:rsidR="0045429F">
        <w:instrText xml:space="preserve"> ADDIN ZOTERO_ITEM CSL_CITATION {"citationID":"Zqh1ZEHx","properties":{"formattedCitation":"(Ni et al., 2011)","plainCitation":"(Ni et al., 2011)","noteIndex":0},"citationItems":[{"id":"JbMcmWLa/w3dYqRZT","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9B5618">
        <w:fldChar w:fldCharType="separate"/>
      </w:r>
      <w:r w:rsidR="009B5618" w:rsidRPr="009B5618">
        <w:rPr>
          <w:rFonts w:cs="Times New Roman"/>
        </w:rPr>
        <w:t>(Ni et al., 2011)</w:t>
      </w:r>
      <w:r w:rsidR="009B5618">
        <w:fldChar w:fldCharType="end"/>
      </w:r>
      <w:r w:rsidR="005B2F97">
        <w:t xml:space="preserve">.  </w:t>
      </w:r>
      <w:r w:rsidR="007A0FCD">
        <w:t xml:space="preserve"> </w:t>
      </w:r>
    </w:p>
    <w:p w14:paraId="1E1D5BAE" w14:textId="3DBFDCF4" w:rsidR="00304544" w:rsidRDefault="00304544" w:rsidP="00A83D11">
      <w:pPr>
        <w:pStyle w:val="Heading3"/>
      </w:pPr>
      <w:r>
        <w:t xml:space="preserve">D/H exchange in precursor </w:t>
      </w:r>
      <w:r w:rsidR="006A7A8B">
        <w:t xml:space="preserve">organic </w:t>
      </w:r>
      <w:r>
        <w:t>molecules</w:t>
      </w:r>
      <w:r w:rsidR="00A83D11">
        <w:t xml:space="preserve"> </w:t>
      </w:r>
    </w:p>
    <w:p w14:paraId="737334F9" w14:textId="73D4C798" w:rsidR="00D6249D" w:rsidRDefault="00D6249D" w:rsidP="00304544">
      <w:r>
        <w:t xml:space="preserve">In maturing and </w:t>
      </w:r>
      <w:proofErr w:type="gramStart"/>
      <w:r>
        <w:t>thermally-mature</w:t>
      </w:r>
      <w:proofErr w:type="gramEnd"/>
      <w:r>
        <w:t xml:space="preserve"> source rocks, kerogens can be expected to have exchanged part of their organic hydrogen pool with ambient waters.  In experiments on source rocks heated</w:t>
      </w:r>
      <w:r w:rsidR="00DF5B15">
        <w:t xml:space="preserve"> to 310–381 °C for up to 6 days</w:t>
      </w:r>
      <w:r>
        <w:t xml:space="preserve"> with deuterium-enriched and deuterium-depleted waters, </w:t>
      </w:r>
      <w:proofErr w:type="spellStart"/>
      <w:r>
        <w:t>Schimmelmann</w:t>
      </w:r>
      <w:proofErr w:type="spellEnd"/>
      <w:r>
        <w:t xml:space="preserve"> et al. </w:t>
      </w:r>
      <w:r>
        <w:fldChar w:fldCharType="begin"/>
      </w:r>
      <w:r w:rsidR="0045429F">
        <w:instrText xml:space="preserve"> ADDIN ZOTERO_ITEM CSL_CITATION {"citationID":"OMA7hbl1","properties":{"formattedCitation":"(1999)","plainCitation":"(1999)","noteIndex":0},"citationItems":[{"id":"JbMcmWLa/jsxBwAwk","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w:t>
      </w:r>
      <w:proofErr w:type="spellStart"/>
      <w:r w:rsidR="00B3531F">
        <w:t>EASY%Ro</w:t>
      </w:r>
      <w:proofErr w:type="spellEnd"/>
      <w:r w:rsidR="00B3531F">
        <w:t>)</w:t>
      </w:r>
      <w:r>
        <w:t xml:space="preserve">.  </w:t>
      </w:r>
      <w:r w:rsidR="00B45798">
        <w:t xml:space="preserve">Aliphatic </w:t>
      </w:r>
      <w:r w:rsidR="00F82AED">
        <w:t>Type I kerogen,</w:t>
      </w:r>
      <w:r w:rsidR="00B45798">
        <w:t xml:space="preserve"> containing large amounts of alkyl groups,</w:t>
      </w:r>
      <w:r w:rsidR="00F82AED">
        <w:t xml:space="preserve"> were noted to be more </w:t>
      </w:r>
      <w:proofErr w:type="gramStart"/>
      <w:r w:rsidR="00F82AED">
        <w:t>isotopically-conservative</w:t>
      </w:r>
      <w:proofErr w:type="gramEnd"/>
      <w:r w:rsidR="00F82AED">
        <w:t xml:space="preserve"> than kerogens with greater amounts of NSO-containing moieties such as Type IIS kerogen.  </w:t>
      </w:r>
    </w:p>
    <w:p w14:paraId="04E9A780" w14:textId="5391FAE6"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rsidR="0045429F">
        <w:instrText xml:space="preserve"> ADDIN ZOTERO_ITEM CSL_CITATION {"citationID":"VhMxiWPC","properties":{"formattedCitation":"(Sessions et al., 2004)","plainCitation":"(Sessions et al., 2004)","noteIndex":0},"citationItems":[{"id":"JbMcmWLa/f4gZkiNV","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rsidR="0045429F">
        <w:instrText xml:space="preserve"> ADDIN ZOTERO_ITEM CSL_CITATION {"citationID":"iJAQXiC5","properties":{"formattedCitation":"(Alexander et al., 1984)","plainCitation":"(Alexander et al., 1984)","noteIndex":0},"citationItems":[{"id":"JbMcmWLa/4fr1O7Hg","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45429F">
        <w:instrText xml:space="preserve"> ADDIN ZOTERO_ITEM CSL_CITATION {"citationID":"spbkI1GH","properties":{"formattedCitation":"(Seewald, 1994; Reeves et al., 2012)","plainCitation":"(Seewald, 1994; Reeves et al., 2012)","noteIndex":0},"citationItems":[{"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EA02BD">
        <w:fldChar w:fldCharType="separate"/>
      </w:r>
      <w:r w:rsidR="001A08F8" w:rsidRPr="001A08F8">
        <w:rPr>
          <w:rFonts w:cs="Times New Roman"/>
        </w:rPr>
        <w:t>(Seewald, 1994; Reeves et al., 2012)</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w:t>
      </w:r>
      <w:r w:rsidR="00674A8F">
        <w:t>s</w:t>
      </w:r>
      <w:r w:rsidR="00453F09">
        <w:t xml:space="preserve"> that </w:t>
      </w:r>
      <w:r w:rsidR="00674A8F">
        <w:lastRenderedPageBreak/>
        <w:t xml:space="preserve">the </w:t>
      </w:r>
      <w:r w:rsidR="00453F09">
        <w:t xml:space="preserve">hydrogen at methyl groups </w:t>
      </w:r>
      <w:r w:rsidR="001E09CF">
        <w:t xml:space="preserve">of </w:t>
      </w:r>
      <w:proofErr w:type="gramStart"/>
      <w:r w:rsidR="001E09CF">
        <w:t>kerogen</w:t>
      </w:r>
      <w:proofErr w:type="gramEnd"/>
      <w:r w:rsidR="001E09CF">
        <w:t xml:space="preserve"> (or </w:t>
      </w:r>
      <w:r w:rsidR="00C27FED">
        <w:t xml:space="preserve">in </w:t>
      </w:r>
      <w:r w:rsidR="001E09CF">
        <w:t xml:space="preserve">other </w:t>
      </w:r>
      <w:r w:rsidR="00674A8F">
        <w:t xml:space="preserve">alkyl </w:t>
      </w:r>
      <w:r w:rsidR="001E09CF">
        <w:t xml:space="preserve">precursors) </w:t>
      </w:r>
      <w:r w:rsidR="00453F09">
        <w:t>exchange</w:t>
      </w:r>
      <w:r w:rsidR="00674A8F">
        <w:t>s</w:t>
      </w:r>
      <w:r w:rsidR="00453F09">
        <w:t xml:space="preserv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1E2B19">
        <w:rPr>
          <w:b/>
          <w:noProof/>
        </w:rPr>
        <w:t>7</w:t>
      </w:r>
      <w:r w:rsidR="007C7726">
        <w:rPr>
          <w:b/>
        </w:rPr>
        <w:fldChar w:fldCharType="end"/>
      </w:r>
      <w:r w:rsidR="007C7726">
        <w:rPr>
          <w:b/>
        </w:rPr>
        <w:t>B</w:t>
      </w:r>
      <w:r w:rsidR="007C7726">
        <w:rPr>
          <w:b/>
        </w:rPr>
        <w:softHyphen/>
        <w:t>–C</w:t>
      </w:r>
      <w:r w:rsidR="007C7726">
        <w:t>)</w:t>
      </w:r>
      <w:r w:rsidR="00453F09">
        <w:t xml:space="preserve">.  </w:t>
      </w:r>
      <w:r w:rsidR="00401245" w:rsidRPr="000C3A13">
        <w:t>Water is abundant within most source rocks, with even source rocks with very low water saturation containing up to several percent water by weight</w:t>
      </w:r>
      <w:r w:rsidR="00401245">
        <w:t xml:space="preserve"> </w:t>
      </w:r>
      <w:r w:rsidR="00401245">
        <w:fldChar w:fldCharType="begin"/>
      </w:r>
      <w:r w:rsidR="0045429F">
        <w:instrText xml:space="preserve"> ADDIN ZOTERO_ITEM CSL_CITATION {"citationID":"LpyvCb9X","properties":{"formattedCitation":"(Kazak and Kazak, 2019)","plainCitation":"(Kazak and Kazak, 2019)","noteIndex":0},"citationItems":[{"id":"JbMcmWLa/fq8VUNIG","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proofErr w:type="gramStart"/>
      <w:r w:rsidR="0032253E">
        <w:t>actively-</w:t>
      </w:r>
      <w:r w:rsidR="00A71222">
        <w:t>generating</w:t>
      </w:r>
      <w:proofErr w:type="gramEnd"/>
      <w:r w:rsidR="00A71222">
        <w:t xml:space="preserve"> source rocks so long as water is in contact with sedimentary organic matter</w:t>
      </w:r>
      <w:r w:rsidR="007B6157">
        <w:t xml:space="preserve">.  </w:t>
      </w:r>
      <w:r w:rsidR="003F2465">
        <w:t>Water</w:t>
      </w:r>
      <w:r w:rsidR="007B6157">
        <w:t xml:space="preserve"> dissolved in bitumen generated from kerogen decomposition</w:t>
      </w:r>
      <w:r w:rsidR="003F2465">
        <w:t xml:space="preserve"> may participate in CH</w:t>
      </w:r>
      <w:r w:rsidR="003F2465">
        <w:rPr>
          <w:vertAlign w:val="subscript"/>
        </w:rPr>
        <w:t>4</w:t>
      </w:r>
      <w:r w:rsidR="003F2465">
        <w:t xml:space="preserve"> generation</w:t>
      </w:r>
      <w:r w:rsidR="007B6157">
        <w:t xml:space="preserve"> </w:t>
      </w:r>
      <w:r w:rsidR="007B6157">
        <w:fldChar w:fldCharType="begin"/>
      </w:r>
      <w:r w:rsidR="0045429F">
        <w:instrText xml:space="preserve"> ADDIN ZOTERO_ITEM CSL_CITATION {"citationID":"jLxuMbjO","properties":{"formattedCitation":"(Lewan and Roy, 2011)","plainCitation":"(Lewan and Roy, 2011)","noteIndex":0},"citationItems":[{"id":"JbMcmWLa/kSxwm4zK","uris":["http://zotero.org/users/local/pytFPmJs/items/ILSCW6AE"],"uri":["http://zotero.org/users/local/pytFPmJs/items/ILSCW6AE"],"itemData":{"id":3755,"type":"article-journal","title":"Role of water in hydrocarbon generation from Type-I kerogen in Mahogany oil shale of the Green River Formation","container-title":"Organic Geochemistry","page":"31-41","volume":"42","issue":"1","abstract":"Hydrous and anhydrous closed-system pyrolysis experiments were conducted on a sample of Mahogany oil shale (Eocene Green River Formation) containing Type-I kerogen to determine whether the role of water had the same effect on petroleum generation as reported for Type-II kerogen in the Woodford Shale. The experiments were conducted at 330 and 350°C for 72h to determine the effects of water during kerogen decomposition to polar-rich bitumen and subsequent bitumen decomposition to hydrocarbon-rich oil. The results showed that the role of water was more significant in bitumen decomposition to oil at 350°C than in kerogen decomposition to bitumen at 330°C. At 350°C, the hydrous experiment generated 29% more total hydrocarbon product and 33% more C15+ hydrocarbons than the anhydrous experiment. This is attributed to water dissolved in the bitumen serving as a source of hydrogen to enhance thermal cracking and facilitate the expulsion of immiscible oil. In the absence of water, cross linking is enhanced in the confines of the rock, resulting in formation of pyrobitumen and molecular hydrogen. These differences are also reflected in the color and texture of the recovered rock. Despite confining liquid-water pressure being 7–9 times greater in the hydrous experiments than the confining vapor pressure in the anhydrous experiments, recovered rock from the former had a lighter color and expansion fractures parallel to the bedding fabric of the rock. The absence of these open tensile fractures in the recovered rock from the anhydrous experiments indicates that water promotes net-volume increase reactions like thermal cracking over net-volume decrease reactions like cross linking, which results in pyrobitumen. The results indicate the role of water in hydrocarbon and petroleum formation from Type-I kerogen is significant, as reported for Type-II kerogen.","DOI":"10.1016/j.orggeochem.2010.10.004","ISSN":"0146-6380","journalAbbreviation":"Organic Geochemistry","author":[{"family":"Lewan","given":"Michael D."},{"family":"Roy","given":"Stéphanie"}],"issued":{"date-parts":[["2011",1,1]]}}}],"schema":"https://github.com/citation-style-language/schema/raw/master/csl-citation.json"} </w:instrText>
      </w:r>
      <w:r w:rsidR="007B6157">
        <w:fldChar w:fldCharType="separate"/>
      </w:r>
      <w:r w:rsidR="007B6157" w:rsidRPr="00015D40">
        <w:rPr>
          <w:rFonts w:cs="Times New Roman"/>
        </w:rPr>
        <w:t>(Lewan and Roy, 2011)</w:t>
      </w:r>
      <w:r w:rsidR="007B6157">
        <w:fldChar w:fldCharType="end"/>
      </w:r>
      <w:r w:rsidR="007B6157">
        <w:t xml:space="preserve">, </w:t>
      </w:r>
      <w:r w:rsidR="003F2465">
        <w:t>as well as water</w:t>
      </w:r>
      <w:r w:rsidR="007B6157">
        <w:t xml:space="preserve"> located </w:t>
      </w:r>
      <w:r w:rsidR="003F2465">
        <w:t xml:space="preserve">in pore spaces that are at least partially-lined with organic matter </w:t>
      </w:r>
      <w:r w:rsidR="00A71222">
        <w:t xml:space="preserve">(see </w:t>
      </w:r>
      <w:r w:rsidR="00A71222" w:rsidRPr="00A71222">
        <w:t>§</w:t>
      </w:r>
      <w:r w:rsidR="00A71222">
        <w:fldChar w:fldCharType="begin"/>
      </w:r>
      <w:r w:rsidR="00A71222">
        <w:instrText xml:space="preserve"> REF _Ref93008295 \r \h </w:instrText>
      </w:r>
      <w:r w:rsidR="00A71222">
        <w:fldChar w:fldCharType="separate"/>
      </w:r>
      <w:r w:rsidR="001E2B19">
        <w:t>3.5</w:t>
      </w:r>
      <w:r w:rsidR="00A71222">
        <w:fldChar w:fldCharType="end"/>
      </w:r>
      <w:r w:rsidR="00A71222">
        <w:t>).</w:t>
      </w:r>
      <w:r w:rsidR="0083175B">
        <w:t xml:space="preserve">  </w:t>
      </w:r>
      <w:r w:rsidR="00700DB4">
        <w:t xml:space="preserve">Equilibrium D/H fractionation between organics and water is likely to be </w:t>
      </w:r>
      <w:r w:rsidR="00674A8F">
        <w:t>readily</w:t>
      </w:r>
      <w:r w:rsidR="00700DB4">
        <w:t xml:space="preserv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w:t>
      </w:r>
      <w:r w:rsidR="00674A8F">
        <w:t xml:space="preserve">for </w:t>
      </w:r>
      <w:r w:rsidR="00674A8F">
        <w:rPr>
          <w:i/>
        </w:rPr>
        <w:t>n</w:t>
      </w:r>
      <w:r w:rsidR="00674A8F">
        <w:t xml:space="preserve">-alkanes </w:t>
      </w:r>
      <w:r w:rsidR="00700DB4">
        <w:t xml:space="preserve">trends in the same direction as methane (i.e., alkane </w:t>
      </w:r>
      <w:proofErr w:type="spellStart"/>
      <w:r w:rsidR="00511D40" w:rsidRPr="00511D40">
        <w:t>δD</w:t>
      </w:r>
      <w:proofErr w:type="spellEnd"/>
      <w:r w:rsidR="00511D40">
        <w:t xml:space="preserve"> lower</w:t>
      </w:r>
      <w:r w:rsidR="00700DB4">
        <w:t xml:space="preserve"> than water)</w:t>
      </w:r>
      <w:r w:rsidR="00745DBD">
        <w:t xml:space="preserve"> </w:t>
      </w:r>
      <w:r w:rsidR="00745DBD">
        <w:fldChar w:fldCharType="begin"/>
      </w:r>
      <w:r w:rsidR="00745DBD">
        <w:instrText xml:space="preserve"> ADDIN ZOTERO_ITEM CSL_CITATION {"citationID":"WVv6lGeF","properties":{"formattedCitation":"(Wang et al., 2009)","plainCitation":"(Wang et al., 2009)","noteIndex":0},"citationItems":[{"id":1910,"uris":["http://zotero.org/users/local/Z4CJhsPY/items/WNXC7J3C"],"uri":["http://zotero.org/users/local/Z4CJhsPY/items/WNXC7J3C"],"itemData":{"id":1910,"type":"article-journal","container-title":"Geochimica et Cosmochimica Acta","issue":"23","note":"number: 23","page":"7076–7086","title":"Equilibrium &lt;sup&gt;2&lt;/sup&gt;H/&lt;sup&gt;1&lt;/sup&gt;H fractionations in organic molecules. II: Linear alkanes, alkenes, ketones, carboxylic acids, esters, alcohols and ethers","volume":"73","author":[{"family":"Wang","given":"Ying"},{"family":"Sessions","given":"Alex L"},{"family":"Nielsen","given":"Robert J"},{"family":"Goddard III","given":"William A"}],"issued":{"date-parts":[["2009"]]}}}],"schema":"https://github.com/citation-style-language/schema/raw/master/csl-citation.json"} </w:instrText>
      </w:r>
      <w:r w:rsidR="00745DBD">
        <w:fldChar w:fldCharType="separate"/>
      </w:r>
      <w:r w:rsidR="00745DBD" w:rsidRPr="00745DBD">
        <w:rPr>
          <w:rFonts w:cs="Times New Roman"/>
        </w:rPr>
        <w:t>(Wang et al., 2009)</w:t>
      </w:r>
      <w:r w:rsidR="00745DBD">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45429F">
        <w:instrText xml:space="preserve"> ADDIN ZOTERO_ITEM CSL_CITATION {"citationID":"7r3eybph","properties":{"formattedCitation":"(Clayton, 2003; Wang et al., 2018; Turner et al., 2021)","plainCitation":"(Clayton, 2003; Wang et al., 2018; Turner et al., 2021)","noteIndex":0},"citationItems":[{"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JbMcmWLa/pyPrZrZp","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6330E5AB" w:rsidR="001A4DF1" w:rsidRDefault="001A4DF1" w:rsidP="001A4DF1">
      <w:pPr>
        <w:pStyle w:val="Heading3"/>
      </w:pPr>
      <w:r w:rsidRPr="001A4DF1">
        <w:t>D/H exchange between methane and water</w:t>
      </w:r>
      <w:r w:rsidR="00A23FCD">
        <w:t xml:space="preserve"> in conventional vs. unconventional reservoirs</w:t>
      </w:r>
    </w:p>
    <w:p w14:paraId="5327EB49" w14:textId="18ED3671" w:rsidR="00480649"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345C7">
        <w:t xml:space="preserve">based on experiments conducted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4345C7">
        <w:t xml:space="preserve"> </w:t>
      </w:r>
      <w:r w:rsidR="004345C7">
        <w:fldChar w:fldCharType="begin"/>
      </w:r>
      <w:r w:rsidR="0045429F">
        <w:instrText xml:space="preserve"> ADDIN ZOTERO_ITEM CSL_CITATION {"citationID":"TEJXTB9r","properties":{"unsorted":true,"formattedCitation":"(Koepp, 1978; Reeves et al., 2012; Wang et al., 2018; Beaudry et al., 2021; Turner et al., under review)","plainCitation":"(Koepp, 1978; Reeves et al., 2012; Wang et al., 2018; Beaudry et al., 2021; Turner et al., under review)","noteIndex":0},"citationItems":[{"id":"JbMcmWLa/lskOrwvi","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JbMcmWLa/mVoptcAG","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id":"JbMcmWLa/5kAv3AiV","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4345C7">
        <w:fldChar w:fldCharType="separate"/>
      </w:r>
      <w:r w:rsidR="004345C7" w:rsidRPr="004345C7">
        <w:rPr>
          <w:rFonts w:cs="Times New Roman"/>
        </w:rPr>
        <w:t>(Koepp, 1978; Reeves et al., 2012; Wang et al., 2018; Beaudry et al., 2021; Turner et al., under review)</w:t>
      </w:r>
      <w:r w:rsidR="004345C7">
        <w:fldChar w:fldCharType="end"/>
      </w:r>
      <w:r w:rsidR="0021460F">
        <w:t>.</w:t>
      </w:r>
      <w:r w:rsidR="00480649" w:rsidRPr="00480649">
        <w:t xml:space="preserve"> </w:t>
      </w:r>
      <w:r w:rsidR="00480649">
        <w:t xml:space="preserve"> </w:t>
      </w:r>
    </w:p>
    <w:p w14:paraId="21BE20B6" w14:textId="65F13FD7" w:rsidR="0079053B" w:rsidRDefault="009F7A99" w:rsidP="00844C04">
      <w:r>
        <w:t xml:space="preserve">In a conventional petroleum system, </w:t>
      </w:r>
      <w:r w:rsidR="00070C32">
        <w:t>hydrocarbons are</w:t>
      </w:r>
      <w:r>
        <w:t xml:space="preserve"> generated within an organic-rich source rock, expelled from the source rock into permeable carrier beds, and transported </w:t>
      </w:r>
      <w:r w:rsidR="00BC4DEE">
        <w:t>along</w:t>
      </w:r>
      <w:r>
        <w:t xml:space="preserve"> </w:t>
      </w:r>
      <w:r w:rsidR="008A68EF">
        <w:t>carrier beds</w:t>
      </w:r>
      <w:r w:rsidR="00AE6B69">
        <w:t xml:space="preserve"> </w:t>
      </w:r>
      <w:r>
        <w:t>to a reservoir or seep.</w:t>
      </w:r>
      <w:r w:rsidR="000C4742">
        <w:t xml:space="preserve">  Generation of </w:t>
      </w:r>
      <w:r w:rsidR="00211251">
        <w:t>oil</w:t>
      </w:r>
      <w:r w:rsidR="000C4742">
        <w:t xml:space="preserve"> typically occurs at 80–160 °C</w:t>
      </w:r>
      <w:r w:rsidR="00B257BA">
        <w:t xml:space="preserve"> </w:t>
      </w:r>
      <w:r w:rsidR="000C4742">
        <w:t>(</w:t>
      </w:r>
      <w:r w:rsidR="00C46D32">
        <w:t xml:space="preserve">the 'oil window'; </w:t>
      </w:r>
      <w:r w:rsidR="000C4742" w:rsidRPr="00D909ED">
        <w:rPr>
          <w:b/>
        </w:rPr>
        <w:t xml:space="preserve">Fig. </w:t>
      </w:r>
      <w:r w:rsidR="000C4742" w:rsidRPr="00D909ED">
        <w:rPr>
          <w:b/>
        </w:rPr>
        <w:fldChar w:fldCharType="begin"/>
      </w:r>
      <w:r w:rsidR="000C4742" w:rsidRPr="00D909ED">
        <w:rPr>
          <w:b/>
        </w:rPr>
        <w:instrText xml:space="preserve"> REF figYields \h </w:instrText>
      </w:r>
      <w:r w:rsidR="000C4742">
        <w:rPr>
          <w:b/>
        </w:rPr>
        <w:instrText xml:space="preserve"> \* MERGEFORMAT </w:instrText>
      </w:r>
      <w:r w:rsidR="000C4742" w:rsidRPr="00D909ED">
        <w:rPr>
          <w:b/>
        </w:rPr>
      </w:r>
      <w:r w:rsidR="000C4742" w:rsidRPr="00D909ED">
        <w:rPr>
          <w:b/>
        </w:rPr>
        <w:fldChar w:fldCharType="separate"/>
      </w:r>
      <w:r w:rsidR="001E2B19">
        <w:rPr>
          <w:b/>
          <w:noProof/>
        </w:rPr>
        <w:t>8</w:t>
      </w:r>
      <w:r w:rsidR="000C4742" w:rsidRPr="00D909ED">
        <w:rPr>
          <w:b/>
        </w:rPr>
        <w:fldChar w:fldCharType="end"/>
      </w:r>
      <w:r w:rsidR="000C4742">
        <w:rPr>
          <w:b/>
        </w:rPr>
        <w:t>A</w:t>
      </w:r>
      <w:r w:rsidR="000C4742">
        <w:t xml:space="preserve">). </w:t>
      </w:r>
      <w:r w:rsidR="00E646AC">
        <w:t xml:space="preserve"> </w:t>
      </w:r>
      <w:r w:rsidR="00E65877">
        <w:t>O</w:t>
      </w:r>
      <w:r w:rsidR="00C46D32">
        <w:t xml:space="preserve">il </w:t>
      </w:r>
      <w:r w:rsidR="00E65877">
        <w:t>remain</w:t>
      </w:r>
      <w:r w:rsidR="00DF1521">
        <w:t>s</w:t>
      </w:r>
      <w:r w:rsidR="00E65877">
        <w:t xml:space="preserve"> </w:t>
      </w:r>
      <w:r w:rsidR="00020367">
        <w:t xml:space="preserve">within the organic matrix </w:t>
      </w:r>
      <w:r w:rsidR="00E65877">
        <w:t xml:space="preserve">until the amount of retained oil exceeds the expulsion threshold (typically considered a function of organic richness) </w:t>
      </w:r>
      <w:r w:rsidR="00C46D32">
        <w:t xml:space="preserve">prior to being expelled from the </w:t>
      </w:r>
      <w:r w:rsidR="00020367">
        <w:t xml:space="preserve">source rock </w:t>
      </w:r>
      <w:r w:rsidR="00020367">
        <w:fldChar w:fldCharType="begin"/>
      </w:r>
      <w:r w:rsidR="0045429F">
        <w:instrText xml:space="preserve"> ADDIN ZOTERO_ITEM CSL_CITATION {"citationID":"eF3Z2W7i","properties":{"formattedCitation":"(Sandvik et al., 1992)","plainCitation":"(Sandvik et al., 1992)","noteIndex":0},"citationItems":[{"id":"JbMcmWLa/HAWlmwWB","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020367">
        <w:fldChar w:fldCharType="separate"/>
      </w:r>
      <w:r w:rsidR="00E65877" w:rsidRPr="00E65877">
        <w:rPr>
          <w:rFonts w:cs="Times New Roman"/>
        </w:rPr>
        <w:t>(Sandvik et al., 1992)</w:t>
      </w:r>
      <w:r w:rsidR="00020367">
        <w:fldChar w:fldCharType="end"/>
      </w:r>
      <w:r w:rsidR="00C46D32">
        <w:t xml:space="preserve">.  </w:t>
      </w:r>
      <w:r w:rsidR="00E65877">
        <w:t xml:space="preserve">Oil-prone source rocks will tend to expel most of their generated hydrocarbons relatively soon after generation, whereas in leaner source rocks with less generative potential, generated oil mostly remains trapped in the source rock </w:t>
      </w:r>
      <w:r w:rsidR="00E65877">
        <w:fldChar w:fldCharType="begin"/>
      </w:r>
      <w:r w:rsidR="0045429F">
        <w:instrText xml:space="preserve"> ADDIN ZOTERO_ITEM CSL_CITATION {"citationID":"mC9DqGtO","properties":{"formattedCitation":"(Cooles et al., 1986)","plainCitation":"(Cooles et al., 1986)","noteIndex":0},"citationItems":[{"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E65877">
        <w:fldChar w:fldCharType="separate"/>
      </w:r>
      <w:r w:rsidR="00E65877" w:rsidRPr="00E65877">
        <w:rPr>
          <w:rFonts w:cs="Times New Roman"/>
        </w:rPr>
        <w:t>(Cooles et al., 1986)</w:t>
      </w:r>
      <w:r w:rsidR="00E65877">
        <w:fldChar w:fldCharType="end"/>
      </w:r>
      <w:r w:rsidR="00E65877">
        <w:t>.  In the latter case,</w:t>
      </w:r>
      <w:r w:rsidR="00C46D32">
        <w:t xml:space="preserve"> </w:t>
      </w:r>
      <w:r w:rsidR="00A12626">
        <w:t xml:space="preserve">larger </w:t>
      </w:r>
      <w:r w:rsidR="00C46D32">
        <w:t>hydrocarbon compounds (</w:t>
      </w:r>
      <w:r w:rsidR="00C46D32" w:rsidRPr="00AC613A">
        <w:t>C</w:t>
      </w:r>
      <w:r w:rsidR="00C46D32" w:rsidRPr="00AC613A">
        <w:rPr>
          <w:vertAlign w:val="subscript"/>
        </w:rPr>
        <w:t>15+</w:t>
      </w:r>
      <w:r w:rsidR="00C46D32">
        <w:t xml:space="preserve">) </w:t>
      </w:r>
      <w:r w:rsidR="00E65877">
        <w:t xml:space="preserve">will have </w:t>
      </w:r>
      <w:r w:rsidR="00C46D32">
        <w:t xml:space="preserve">ample time to </w:t>
      </w:r>
      <w:r w:rsidR="00020367">
        <w:t xml:space="preserve">both </w:t>
      </w:r>
      <w:r w:rsidR="00C46D32">
        <w:t>undergo exchange</w:t>
      </w:r>
      <w:r w:rsidR="00A12626">
        <w:t xml:space="preserve"> of its carbon-bound H</w:t>
      </w:r>
      <w:r w:rsidR="00C46D32">
        <w:t xml:space="preserve"> </w:t>
      </w:r>
      <w:r w:rsidR="00C46D32">
        <w:fldChar w:fldCharType="begin"/>
      </w:r>
      <w:r w:rsidR="0045429F">
        <w:instrText xml:space="preserve"> ADDIN ZOTERO_ITEM CSL_CITATION {"citationID":"2tvTyUh0","properties":{"formattedCitation":"(Sessions et al., 2004)","plainCitation":"(Sessions et al., 2004)","noteIndex":0},"citationItems":[{"id":"JbMcmWLa/f4gZkiNV","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rsidR="00C46D32">
        <w:fldChar w:fldCharType="separate"/>
      </w:r>
      <w:r w:rsidR="00C46D32" w:rsidRPr="003104B1">
        <w:rPr>
          <w:rFonts w:cs="Times New Roman"/>
        </w:rPr>
        <w:t>(Sessions et al., 2004)</w:t>
      </w:r>
      <w:r w:rsidR="00C46D32">
        <w:fldChar w:fldCharType="end"/>
      </w:r>
      <w:r w:rsidR="00020367">
        <w:t xml:space="preserve"> and </w:t>
      </w:r>
      <w:r w:rsidR="00923721">
        <w:t>degrade</w:t>
      </w:r>
      <w:r w:rsidR="00020367">
        <w:t xml:space="preserve"> to smaller compounds </w:t>
      </w:r>
      <w:r w:rsidR="00E65877">
        <w:t xml:space="preserve">such as </w:t>
      </w:r>
      <w:r w:rsidR="002A33F2">
        <w:t>CH</w:t>
      </w:r>
      <w:r w:rsidR="002A33F2" w:rsidRPr="002A33F2">
        <w:rPr>
          <w:vertAlign w:val="subscript"/>
        </w:rPr>
        <w:t>4</w:t>
      </w:r>
      <w:r w:rsidR="00E65877">
        <w:t xml:space="preserve"> </w:t>
      </w:r>
      <w:r w:rsidR="00020367">
        <w:t>that can more easily escape the source rock</w:t>
      </w:r>
      <w:r w:rsidR="002A33F2">
        <w:t xml:space="preserve"> </w:t>
      </w:r>
      <w:r w:rsidR="002A33F2">
        <w:fldChar w:fldCharType="begin"/>
      </w:r>
      <w:r w:rsidR="0045429F">
        <w:instrText xml:space="preserve"> ADDIN ZOTERO_ITEM CSL_CITATION {"citationID":"GAIdUVbW","properties":{"formattedCitation":"(Cooles et al., 1986)","plainCitation":"(Cooles et al., 1986)","noteIndex":0},"citationItems":[{"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2A33F2">
        <w:fldChar w:fldCharType="separate"/>
      </w:r>
      <w:r w:rsidR="002A33F2" w:rsidRPr="002A33F2">
        <w:rPr>
          <w:rFonts w:cs="Times New Roman"/>
        </w:rPr>
        <w:t>(Cooles et al., 1986)</w:t>
      </w:r>
      <w:r w:rsidR="002A33F2">
        <w:fldChar w:fldCharType="end"/>
      </w:r>
      <w:r w:rsidR="00C46D32">
        <w:t xml:space="preserve">.  </w:t>
      </w:r>
      <w:r w:rsidR="00666D03">
        <w:t>E</w:t>
      </w:r>
      <w:r w:rsidR="00AC3C71">
        <w:t>xpulsion of light hydrocarbons (C</w:t>
      </w:r>
      <w:r w:rsidR="00AC3C71">
        <w:rPr>
          <w:vertAlign w:val="subscript"/>
        </w:rPr>
        <w:t>15</w:t>
      </w:r>
      <w:r w:rsidR="00AC3C71">
        <w:t xml:space="preserve"> or below, including the C</w:t>
      </w:r>
      <w:r w:rsidR="00AC3C71">
        <w:rPr>
          <w:vertAlign w:val="subscript"/>
        </w:rPr>
        <w:t>1</w:t>
      </w:r>
      <w:r w:rsidR="00AC3C71">
        <w:t>–C</w:t>
      </w:r>
      <w:r w:rsidR="00AC3C71" w:rsidRPr="003B15BA">
        <w:rPr>
          <w:vertAlign w:val="subscript"/>
        </w:rPr>
        <w:t>5</w:t>
      </w:r>
      <w:r w:rsidR="00AC3C71">
        <w:t xml:space="preserve"> gases) is </w:t>
      </w:r>
      <w:r w:rsidR="00AC3C71" w:rsidRPr="00C47C47">
        <w:t>geologically rapid</w:t>
      </w:r>
      <w:r w:rsidR="00AC3C71">
        <w:t xml:space="preserve">, particularly </w:t>
      </w:r>
      <w:r w:rsidR="00AC3C71" w:rsidRPr="00734607">
        <w:t xml:space="preserve">if the source rock comprises relatively thin (meter-scale) organic-rich beds interbedded with </w:t>
      </w:r>
      <w:r w:rsidR="00A445DE">
        <w:t xml:space="preserve">permeable </w:t>
      </w:r>
      <w:r w:rsidR="00AC3C71" w:rsidRPr="00734607">
        <w:t>silts or sands</w:t>
      </w:r>
      <w:r w:rsidR="00AC3C71">
        <w:t xml:space="preserve"> </w:t>
      </w:r>
      <w:r w:rsidR="00AC3C71">
        <w:fldChar w:fldCharType="begin"/>
      </w:r>
      <w:r w:rsidR="0045429F">
        <w:instrText xml:space="preserve"> ADDIN ZOTERO_ITEM CSL_CITATION {"citationID":"nI7CIUVn","properties":{"formattedCitation":"(Mackenzie et al., 1983)","plainCitation":"(Mackenzie et al., 1983)","noteIndex":0},"citationItems":[{"id":"JbMcmWLa/Sg7JxU0O","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schema":"https://github.com/citation-style-language/schema/raw/master/csl-citation.json"} </w:instrText>
      </w:r>
      <w:r w:rsidR="00AC3C71">
        <w:fldChar w:fldCharType="separate"/>
      </w:r>
      <w:r w:rsidR="00AC3C71" w:rsidRPr="00155D1F">
        <w:rPr>
          <w:rFonts w:cs="Times New Roman"/>
        </w:rPr>
        <w:t>(Mackenzie et al., 1983)</w:t>
      </w:r>
      <w:r w:rsidR="00AC3C71">
        <w:fldChar w:fldCharType="end"/>
      </w:r>
      <w:r w:rsidR="00AC3C71" w:rsidRPr="00734607">
        <w:t xml:space="preserve">.  </w:t>
      </w:r>
      <w:r w:rsidR="00816F8E" w:rsidRPr="00734607">
        <w:t>Secondary migration</w:t>
      </w:r>
      <w:r w:rsidR="00816F8E">
        <w:t xml:space="preserve"> (from source rock</w:t>
      </w:r>
      <w:r w:rsidR="00816F8E" w:rsidRPr="00734607">
        <w:t xml:space="preserve"> to reservoir</w:t>
      </w:r>
      <w:r w:rsidR="00816F8E">
        <w:t>) is</w:t>
      </w:r>
      <w:r w:rsidR="00816F8E" w:rsidRPr="00734607">
        <w:t xml:space="preserve"> </w:t>
      </w:r>
      <w:r w:rsidR="00816F8E">
        <w:t>likely</w:t>
      </w:r>
      <w:r w:rsidR="00816F8E" w:rsidRPr="00734607">
        <w:t xml:space="preserve"> fast as well</w:t>
      </w:r>
      <w:r w:rsidR="00816F8E">
        <w:t>,</w:t>
      </w:r>
      <w:r w:rsidR="00816F8E" w:rsidRPr="00816F8E">
        <w:t xml:space="preserve"> </w:t>
      </w:r>
      <w:r w:rsidR="00816F8E">
        <w:t xml:space="preserve">even if such migration occurs over long lateral distances (~25 km) </w:t>
      </w:r>
      <w:r w:rsidR="00816F8E">
        <w:fldChar w:fldCharType="begin"/>
      </w:r>
      <w:r w:rsidR="0045429F">
        <w:instrText xml:space="preserve"> ADDIN ZOTERO_ITEM CSL_CITATION {"citationID":"jxyvb0RM","properties":{"unsorted":true,"formattedCitation":"(&lt;200,000 years for the L.A. Basin; Jung et al., 2015; see also Hindle, 1997; Eichhubl and Boles, 2000)","plainCitation":"(&lt;200,000 years for the L.A. Basin; Jung et al., 2015; see also Hindle, 1997; Eichhubl and Boles, 2000)","noteIndex":0},"citationItems":[{"id":"JbMcmWLa/kDGBbStQ","uris":["http://zotero.org/users/local/pytFPmJs/items/DVDLU6PV"],"uri":["http://zotero.org/users/local/pytFPmJs/items/DVDLU6PV"],"itemData":{"id":3394,"type":"article-journal","title":"The geodynamics of faults and petroleum migration in the Los Angeles basin, California","container-title":"American Journal of Science","page":"412-459","volume":"315","issue":"5","abstract":"A two-dimensional multiphase fluid flow model, coupled with heat flow, using a hybrid finite element and finite volume method is developed and applied to fundamental issues of long-distance petroleum migration and accumulation in the Los Angeles basin, which is intensely faulted and deformed by transpressional tectonic stresses, yet host to the world's richest oil accumulation.These simulations show that a combination of continuous hydrocarbon generation and primary migration from upper Miocene (</w:instrText>
      </w:r>
      <w:r w:rsidR="0045429F">
        <w:rPr>
          <w:rFonts w:ascii="Cambria Math" w:hAnsi="Cambria Math" w:cs="Cambria Math"/>
        </w:rPr>
        <w:instrText>∼</w:instrText>
      </w:r>
      <w:r w:rsidR="0045429F">
        <w:instrText xml:space="preserve">10 </w:instrText>
      </w:r>
      <w:r w:rsidR="0045429F">
        <w:rPr>
          <w:rFonts w:cs="Times New Roman"/>
        </w:rPr>
        <w:instrText>–</w:instrText>
      </w:r>
      <w:r w:rsidR="0045429F">
        <w:instrText xml:space="preserve"> 5 Ma) source rocks in the central Los Angeles basin synclinal region, coupled with subsiding basin fluid dynamics, favored the massive accumulation and alignment of hydrocarbon pools along the Newport-Inglewood fault zone (NIFZ). According to our multiphase flow calculations, the maximum formation water velocity within fault zones likely ranged between 0.5 to 1.0 m/yr during the middle Miocene to Pliocene epochs (13–2.6 Ma). The estimated time for long-distance (</w:instrText>
      </w:r>
      <w:r w:rsidR="0045429F">
        <w:rPr>
          <w:rFonts w:ascii="Cambria Math" w:hAnsi="Cambria Math" w:cs="Cambria Math"/>
        </w:rPr>
        <w:instrText>∼</w:instrText>
      </w:r>
      <w:r w:rsidR="0045429F">
        <w:instrText xml:space="preserve">25 km) petroleum migration from source beds in the central basin to oil fields along the NIFZ is approximately 90,000 to 220,000 years, depending on the effective permeability assigned to the faults (5 </w:instrText>
      </w:r>
      <w:r w:rsidR="0045429F">
        <w:rPr>
          <w:rFonts w:ascii="Cambria Math" w:hAnsi="Cambria Math" w:cs="Cambria Math"/>
        </w:rPr>
        <w:instrText>∼</w:instrText>
      </w:r>
      <w:r w:rsidR="0045429F">
        <w:instrText xml:space="preserve"> 50 md) and adjacent inter-bedded sandstone and siltstone “petroleum aquifers.” With an average long-distance flow rate of 0.2 m/yr and fault permeability of 20 md (2.0 × 10−13 m2), the total petroleum volume of the Inglewood oil field (450 million barrels ≈ 1.6 × 105 m3) would have accumulated over a period of 180,000 years or less. The results also suggest that besides the thermal and structural history of the basin, the fault permeability, capillary pressure, and the configuration of aquifer and aquitard layers played an important role in controlling petroleum migration rates, patterns of flow and saturation, and the overall fluid mechanics of petroleum accumulation.","DOI":"10.2475/05.2015.02","journalAbbreviation":"American Journal of Science","author":[{"family":"Jung","given":"Byeongju"},{"family":"Garven","given":"Grant"},{"family":"Boles","given":"James R."}],"issued":{"date-parts":[["2015",5,1]]}},"prefix":"&lt;200,000 years for the L.A. Basin;"},{"id":"JbMcmWLa/zGsmN5Jp","uris":["http://zotero.org/users/local/pytFPmJs/items/SDTRNIB6"],"uri":["http://zotero.org/users/local/pytFPmJs/items/SDTRNIB6"],"itemData":{"id":2774,"type":"article-journal","title":"Petroleum Migration Pathways and Charge Concentration: A Three-Dimensional Model","container-title":"AAPG Bulletin","page":"1451-1481","volume":"81","issue":"9","abstract":"Petroleum migration pathways through a basin are determined by the three-dimensional distribution of discontinuous sealing surfaces, which are usually parallel to bedding. The petroleum migrates below the sealing surface, taking the structurally most advantageous route. The three-dimensional distribution of migration pathways within the petroleum system can be modeled on a personal computer using a program based on the parameters discussed in this paper. Application of the model to the Paris and Williston basins demonstrates that a good correlation between predicted pathways and discovered accumulations can be made using simple models.Pathways form a dense network overlying generating areas in the central parts of basins. Toward the basin margins these routes commonly become increasingly focused into discrete pathways by the sealing-surface morphologies. Eventually, these pathways may reach the surface as seepages. It is important to integrate surface outcrops of migration routes (surface seepages) into migration modeling.Deflection of the pathways from the structurally most advantageous route below the sealing surface may be caused by lateral sealing barriers due to facies variation in the carrier rock below the seal, fault juxtaposition, or cross-formational seals such as salt intrusions. Deflection of pathways also occurs where there are hydrodynamic conditions in response to topography-driven groundwater flow.Zones of vertical migration are associated with facies changes along the horizon of the sealing surface into a nonsealing facies, or juxtaposition to nonsealing strata by faults. Vertical migration from either normally or abnormally pressured strata is most likely to occur into normally or lesser pressured strata at intrabasinal highs where hydrocarbons can be stored and transferred at times of temporary seal rupture.Reverse modeling of individual pathways from fields and seepages to potential sources is a powerful exploration tool. It assists in predicting the boundaries of the leaking accumulations or areas of petroleum expulsion.","DOI":"10.1306/3B05BB1E-172A-11D7-8645000102C1865D","ISSN":"0149-1423","journalAbbreviation":"AAPG Bulletin","author":[{"family":"Hindle","given":"Andrew D."}],"issued":{"date-parts":[["1997",9,1]]}},"prefix":"see also"},{"id":"JbMcmWLa/VBQw13S7","uris":["http://zotero.org/users/local/pytFPmJs/items/2F99N5QQ"],"uri":["http://zotero.org/users/local/pytFPmJs/items/2F99N5QQ"],"itemData":{"id":3707,"type":"article-journal","title":"Rates of fluid flow in fault systems; evidence for episodic rapid fluid flow in the Miocene Monterey Formation, coastal California","container-title":"American Journal of Science","page":"571","volume":"300","issue":"7","abstract":"Rates of paleo-fluid flow within a fault zone exposed in an exhumed coastal section of the Monterey Formation are estimated based on: (1) the size of rock fragments apparently transported in moving fluid along the fault; and (2) alternating fault cement layers containing high- and low-temperature fluid inclusions, interpreted to reflect pulses of hot fluid flowing up along the fault. The size of entrained rock fragments provides a minimum estimate of flow velocities on the order of 10 6 m/yr (10 (super -2) m/s), interpreted to represent flow conditions during coseismic fluid expulsion events. Flow velocities of 10 4 to 10 8 m/yr (10 (super -4) to 10 0 m/s) are obtained using a conductive model of heat loss for pulses of hot fluid moving up along the fault. The second flow velocity estimate is interpreted to reflect flow conditions over significant post-seismic time intervals. Sustained flow rates on this order of magnitude require effective focusing of fluid from the source rock volume into the fault conduit. Episodic fluid expulsion along the fault system is also reflected in cyclic cathodoluminescence patterns of fault cement, in the variable stable isotopic composition of cement, and in alternating stages of fault cementation and cement brecciation due to fault slip. The number of cyclic cement layers exceeds the number of brecciation events along this fault, suggesting that the cement cycles are largely the result of fluid pulses triggered by earthquakes along other faults in the basin rather than by the exposed fault itself.","DOI":"10.2475/ajs.300.7.571","journalAbbreviation":"Am J Sci","author":[{"family":"Eichhubl","given":"Peter"},{"family":"Boles","given":"James R."}],"issued":{"date-parts":[["2000",9,1]]}}}],"schema":"https://github.com/citation-style-language/schema/raw/master/csl-citation.json"} </w:instrText>
      </w:r>
      <w:r w:rsidR="00816F8E">
        <w:fldChar w:fldCharType="separate"/>
      </w:r>
      <w:r w:rsidR="00816F8E" w:rsidRPr="00E818EF">
        <w:rPr>
          <w:rFonts w:cs="Times New Roman"/>
        </w:rPr>
        <w:t>(&lt;200,000 years for the L.A. Basin; Jung et al., 2015; see also Hindle, 1997; Eichhubl and Boles, 2000)</w:t>
      </w:r>
      <w:r w:rsidR="00816F8E">
        <w:fldChar w:fldCharType="end"/>
      </w:r>
      <w:r w:rsidR="00816F8E" w:rsidRPr="006D3B7B">
        <w:t>.</w:t>
      </w:r>
      <w:r w:rsidR="00816F8E">
        <w:t xml:space="preserve">  </w:t>
      </w:r>
      <w:r w:rsidR="00124249">
        <w:t>Given that reservoirs are most often cooler than the source rocks, the C–H bonds in CH</w:t>
      </w:r>
      <w:r w:rsidR="00124249">
        <w:rPr>
          <w:vertAlign w:val="subscript"/>
        </w:rPr>
        <w:t>4</w:t>
      </w:r>
      <w:r w:rsidR="00124249">
        <w:t xml:space="preserve"> will have been 'frozen' at</w:t>
      </w:r>
      <w:r w:rsidR="00C60A70">
        <w:t xml:space="preserve"> or near</w:t>
      </w:r>
      <w:r w:rsidR="00124249">
        <w:t xml:space="preserve"> the point of generation</w:t>
      </w:r>
      <w:r w:rsidR="00C574B5">
        <w:t xml:space="preserve"> for methane generated at temperatures below ~</w:t>
      </w:r>
      <w:r w:rsidR="00E505FD">
        <w:t>1</w:t>
      </w:r>
      <w:r w:rsidR="003B54C2">
        <w:t>7</w:t>
      </w:r>
      <w:r w:rsidR="000B3926">
        <w:t>0 °C</w:t>
      </w:r>
      <w:r w:rsidR="00124249">
        <w:t xml:space="preserve">.  </w:t>
      </w:r>
      <w:r w:rsidR="00792AD1">
        <w:t xml:space="preserve">This </w:t>
      </w:r>
      <w:r w:rsidR="00630664">
        <w:t>is easily</w:t>
      </w:r>
      <w:r w:rsidR="00792AD1">
        <w:t xml:space="preserve"> demonstrated </w:t>
      </w:r>
      <w:r w:rsidR="00B03E96">
        <w:t>using</w:t>
      </w:r>
      <w:r w:rsidR="00792AD1">
        <w:t xml:space="preserve"> f</w:t>
      </w:r>
      <w:r w:rsidR="000B3926">
        <w:t xml:space="preserve">orward models of isotopic exchange such as those shown by </w:t>
      </w:r>
      <w:r w:rsidR="00124249">
        <w:t xml:space="preserve">Wang </w:t>
      </w:r>
      <w:r w:rsidR="00124249">
        <w:fldChar w:fldCharType="begin"/>
      </w:r>
      <w:r w:rsidR="0045429F">
        <w:instrText xml:space="preserve"> ADDIN ZOTERO_ITEM CSL_CITATION {"citationID":"MimcMCHh","properties":{"formattedCitation":"(2017, Appendix A)","plainCitation":"(2017, Appendix A)","noteIndex":0},"citationItems":[{"id":"JbMcmWLa/h2ZLz89n","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uppress-author":true,"suffix":", Appendix A"}],"schema":"https://github.com/citation-style-language/schema/raw/master/csl-citation.json"} </w:instrText>
      </w:r>
      <w:r w:rsidR="00124249">
        <w:fldChar w:fldCharType="separate"/>
      </w:r>
      <w:r w:rsidR="00124249" w:rsidRPr="00124249">
        <w:rPr>
          <w:rFonts w:cs="Times New Roman"/>
        </w:rPr>
        <w:t>(2017, Appendix A)</w:t>
      </w:r>
      <w:r w:rsidR="00124249">
        <w:fldChar w:fldCharType="end"/>
      </w:r>
      <w:r w:rsidR="00124249">
        <w:t xml:space="preserve"> </w:t>
      </w:r>
      <w:r w:rsidR="000B3926">
        <w:t xml:space="preserve">for clumped </w:t>
      </w:r>
      <w:proofErr w:type="spellStart"/>
      <w:r w:rsidR="000B3926">
        <w:t>isotopologues</w:t>
      </w:r>
      <w:proofErr w:type="spellEnd"/>
      <w:r w:rsidR="000B3926">
        <w:t xml:space="preserve"> of CH</w:t>
      </w:r>
      <w:r w:rsidR="000B3926">
        <w:rPr>
          <w:vertAlign w:val="subscript"/>
        </w:rPr>
        <w:t>4</w:t>
      </w:r>
      <w:r w:rsidR="00B81DD2">
        <w:t xml:space="preserve"> in </w:t>
      </w:r>
      <w:r w:rsidR="00FF2EC1">
        <w:t>conventional</w:t>
      </w:r>
      <w:r w:rsidR="009D48E5">
        <w:t xml:space="preserve"> </w:t>
      </w:r>
      <w:r w:rsidR="00B81DD2">
        <w:t>gases</w:t>
      </w:r>
      <w:r w:rsidR="009144ED">
        <w:t xml:space="preserve"> under conservative assumptions about cooling</w:t>
      </w:r>
      <w:r w:rsidR="000D3A67">
        <w:t xml:space="preserve"> during migration</w:t>
      </w:r>
      <w:r w:rsidR="000B3926">
        <w:t xml:space="preserve">.  </w:t>
      </w:r>
      <w:r w:rsidR="00E505FD">
        <w:t>Methane generated in source rocks at temperatures above the oil window will be more likely to approach D/H equilibrium with water</w:t>
      </w:r>
      <w:r w:rsidR="008334C3">
        <w:t xml:space="preserve">, even if it </w:t>
      </w:r>
      <w:r w:rsidR="00DC7782">
        <w:t>migrates immediately</w:t>
      </w:r>
      <w:r w:rsidR="008334C3">
        <w:t xml:space="preserve"> after generation</w:t>
      </w:r>
      <w:r w:rsidR="00E505FD">
        <w:t xml:space="preserve">.  </w:t>
      </w:r>
      <w:r w:rsidR="00541717">
        <w:t xml:space="preserve">The dataset presented by </w:t>
      </w:r>
      <w:r w:rsidR="00E505FD">
        <w:t xml:space="preserve">Clayton </w:t>
      </w:r>
      <w:r w:rsidR="00E505FD">
        <w:fldChar w:fldCharType="begin"/>
      </w:r>
      <w:r w:rsidR="0045429F">
        <w:instrText xml:space="preserve"> ADDIN ZOTERO_ITEM CSL_CITATION {"citationID":"5zwScbrZ","properties":{"formattedCitation":"(2003)","plainCitation":"(2003)","noteIndex":0},"citationItems":[{"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suppress-author":true}],"schema":"https://github.com/citation-style-language/schema/raw/master/csl-citation.json"} </w:instrText>
      </w:r>
      <w:r w:rsidR="00E505FD">
        <w:fldChar w:fldCharType="separate"/>
      </w:r>
      <w:r w:rsidR="00E505FD" w:rsidRPr="007B5EE9">
        <w:rPr>
          <w:rFonts w:cs="Times New Roman"/>
        </w:rPr>
        <w:t>(2003)</w:t>
      </w:r>
      <w:r w:rsidR="00E505FD">
        <w:fldChar w:fldCharType="end"/>
      </w:r>
      <w:r w:rsidR="00E505FD">
        <w:t xml:space="preserve"> </w:t>
      </w:r>
      <w:r w:rsidR="00541717">
        <w:t xml:space="preserve">showing a </w:t>
      </w:r>
      <w:r w:rsidR="00E505FD">
        <w:t xml:space="preserve">leveling-off of </w:t>
      </w:r>
      <w:proofErr w:type="spellStart"/>
      <w:r w:rsidR="00E505FD" w:rsidRPr="00E505FD">
        <w:t>δD</w:t>
      </w:r>
      <w:proofErr w:type="spellEnd"/>
      <w:r w:rsidR="00E505FD">
        <w:t>(CH</w:t>
      </w:r>
      <w:r w:rsidR="00E505FD" w:rsidRPr="00E505FD">
        <w:rPr>
          <w:vertAlign w:val="subscript"/>
        </w:rPr>
        <w:t>4</w:t>
      </w:r>
      <w:r w:rsidR="00E505FD">
        <w:t>) values</w:t>
      </w:r>
      <w:r w:rsidR="00F23E99">
        <w:t xml:space="preserve"> at around –140 to –150</w:t>
      </w:r>
      <w:r w:rsidR="00F23E99" w:rsidRPr="00F23E99">
        <w:t>‰</w:t>
      </w:r>
      <w:r w:rsidR="00E505FD">
        <w:t xml:space="preserve"> in higher maturity</w:t>
      </w:r>
      <w:r w:rsidR="00285408">
        <w:t>, conventional, oil-associated</w:t>
      </w:r>
      <w:r w:rsidR="00E505FD">
        <w:t xml:space="preserve"> gases </w:t>
      </w:r>
      <w:r w:rsidR="00541717">
        <w:t xml:space="preserve">while </w:t>
      </w:r>
      <w:r w:rsidR="00541717" w:rsidRPr="00541717">
        <w:t>δ</w:t>
      </w:r>
      <w:r w:rsidR="00541717" w:rsidRPr="00541717">
        <w:rPr>
          <w:vertAlign w:val="superscript"/>
        </w:rPr>
        <w:t>13</w:t>
      </w:r>
      <w:r w:rsidR="00541717" w:rsidRPr="00541717">
        <w:t>C</w:t>
      </w:r>
      <w:r w:rsidR="00541717">
        <w:t>(CH</w:t>
      </w:r>
      <w:r w:rsidR="00541717" w:rsidRPr="00541717">
        <w:rPr>
          <w:vertAlign w:val="subscript"/>
        </w:rPr>
        <w:t>4</w:t>
      </w:r>
      <w:r w:rsidR="00541717">
        <w:t xml:space="preserve">) continues to increase </w:t>
      </w:r>
      <w:r w:rsidR="00E505FD">
        <w:t xml:space="preserve">is </w:t>
      </w:r>
      <w:r w:rsidR="00990B68">
        <w:t>very</w:t>
      </w:r>
      <w:r w:rsidR="00E505FD">
        <w:t xml:space="preserve"> supportive</w:t>
      </w:r>
      <w:r w:rsidR="00CA6A3B">
        <w:t xml:space="preserve"> of exchange</w:t>
      </w:r>
      <w:r w:rsidR="00471809">
        <w:t xml:space="preserve"> having occurred</w:t>
      </w:r>
      <w:r w:rsidR="006D6185">
        <w:t xml:space="preserve"> at temperatures of &gt;170 °C</w:t>
      </w:r>
      <w:r w:rsidR="000A7293">
        <w:t xml:space="preserve"> within or proximal to the source rock</w:t>
      </w:r>
      <w:r w:rsidR="00171394">
        <w:t>s</w:t>
      </w:r>
      <w:r w:rsidR="00E505FD">
        <w:t>.</w:t>
      </w:r>
    </w:p>
    <w:p w14:paraId="7FAE6C42" w14:textId="3E616D15" w:rsidR="00C46D32" w:rsidRPr="00CA54E8" w:rsidRDefault="00174A6D" w:rsidP="00844C04">
      <w:r>
        <w:lastRenderedPageBreak/>
        <w:t xml:space="preserve">By contrast, </w:t>
      </w:r>
      <w:r w:rsidR="00DC7782">
        <w:t xml:space="preserve">extensive </w:t>
      </w:r>
      <w:r>
        <w:t>hydrogen exchange in CH</w:t>
      </w:r>
      <w:r>
        <w:rPr>
          <w:vertAlign w:val="subscript"/>
        </w:rPr>
        <w:t>4</w:t>
      </w:r>
      <w:r>
        <w:t xml:space="preserve"> likely </w:t>
      </w:r>
      <w:r w:rsidR="008B3782">
        <w:t xml:space="preserve">proceeds </w:t>
      </w:r>
      <w:r>
        <w:t>post-generation</w:t>
      </w:r>
      <w:r w:rsidR="00CA54E8">
        <w:t xml:space="preserve"> for unconventional petroleum systems </w:t>
      </w:r>
      <w:r w:rsidR="00DC7782">
        <w:t>where the source rocks are also the reservoirs</w:t>
      </w:r>
      <w:r w:rsidR="00CA54E8">
        <w:t xml:space="preserve">.  In these </w:t>
      </w:r>
      <w:r w:rsidR="004902C9">
        <w:t xml:space="preserve">self-sourced </w:t>
      </w:r>
      <w:r w:rsidR="00CA54E8">
        <w:t>systems, CH</w:t>
      </w:r>
      <w:r w:rsidR="00CA54E8">
        <w:rPr>
          <w:vertAlign w:val="subscript"/>
        </w:rPr>
        <w:t>4</w:t>
      </w:r>
      <w:r w:rsidR="00CA54E8">
        <w:t xml:space="preserve"> </w:t>
      </w:r>
      <w:r w:rsidR="00BC10C1">
        <w:t>that remains en</w:t>
      </w:r>
      <w:r w:rsidR="00CA54E8">
        <w:t xml:space="preserve">trapped in pore spaces will </w:t>
      </w:r>
      <w:r w:rsidR="001A4723">
        <w:t xml:space="preserve">probably </w:t>
      </w:r>
      <w:r w:rsidR="00CA54E8">
        <w:t>have exchanged hydrogens with surrounding organics or</w:t>
      </w:r>
      <w:r w:rsidR="00670722">
        <w:t xml:space="preserve"> with</w:t>
      </w:r>
      <w:r w:rsidR="00CA54E8">
        <w:t xml:space="preserve"> any available water</w:t>
      </w:r>
      <w:r w:rsidR="00CD1C22">
        <w:t xml:space="preserve"> </w:t>
      </w:r>
      <w:proofErr w:type="gramStart"/>
      <w:r w:rsidR="00CD1C22">
        <w:t>as long as</w:t>
      </w:r>
      <w:proofErr w:type="gramEnd"/>
      <w:r w:rsidR="00CD1C22">
        <w:t xml:space="preserve"> the rock has </w:t>
      </w:r>
      <w:r w:rsidR="000E0491">
        <w:t xml:space="preserve">been exposed </w:t>
      </w:r>
      <w:r w:rsidR="00CD1C22">
        <w:t xml:space="preserve">to temperatures of </w:t>
      </w:r>
      <w:r w:rsidR="00347118">
        <w:t xml:space="preserve">at least </w:t>
      </w:r>
      <w:r w:rsidR="000577DE">
        <w:t>~</w:t>
      </w:r>
      <w:r w:rsidR="000E0491">
        <w:t>1</w:t>
      </w:r>
      <w:r w:rsidR="000577DE">
        <w:t>30</w:t>
      </w:r>
      <w:r w:rsidR="00CD1C22">
        <w:t xml:space="preserve"> °C</w:t>
      </w:r>
      <w:r w:rsidR="002A4CEE">
        <w:t xml:space="preserve"> at maximum burial</w:t>
      </w:r>
      <w:r w:rsidR="00CD1C22">
        <w:t>.</w:t>
      </w:r>
      <w:r w:rsidR="00670722">
        <w:t xml:space="preserve">  </w:t>
      </w:r>
      <w:r w:rsidR="00844C04">
        <w:t xml:space="preserve">This is </w:t>
      </w:r>
      <w:r w:rsidR="006A6205">
        <w:t>supported</w:t>
      </w:r>
      <w:r w:rsidR="00844C04">
        <w:t xml:space="preserve"> with</w:t>
      </w:r>
      <w:r w:rsidR="006A6205">
        <w:t xml:space="preserve"> observations that at elevated maturities,</w:t>
      </w:r>
      <w:r w:rsidR="00844C04">
        <w:t xml:space="preserve"> CH</w:t>
      </w:r>
      <w:r w:rsidR="00844C04" w:rsidRPr="00844C04">
        <w:rPr>
          <w:vertAlign w:val="subscript"/>
        </w:rPr>
        <w:t>4</w:t>
      </w:r>
      <w:r w:rsidR="00844C04">
        <w:t xml:space="preserve"> </w:t>
      </w:r>
      <w:r w:rsidR="006A6205">
        <w:t>approaches isotopic equilibrium with co-existing formation waters in unconventional reservoirs such as the</w:t>
      </w:r>
      <w:r w:rsidR="004C3C10">
        <w:t xml:space="preserve"> Utica</w:t>
      </w:r>
      <w:r w:rsidR="002A4CEE">
        <w:t xml:space="preserve">, </w:t>
      </w:r>
      <w:r w:rsidR="00844C04">
        <w:t>Marcellus</w:t>
      </w:r>
      <w:r w:rsidR="002A4CEE">
        <w:t>,</w:t>
      </w:r>
      <w:r w:rsidR="004C3C10">
        <w:t xml:space="preserve"> </w:t>
      </w:r>
      <w:r w:rsidR="002A4CEE">
        <w:t>and Eagle Ford</w:t>
      </w:r>
      <w:r w:rsidR="00D97648">
        <w:t xml:space="preserve">, </w:t>
      </w:r>
      <w:r w:rsidR="008D0640">
        <w:t>consistent</w:t>
      </w:r>
      <w:r w:rsidR="00D97648">
        <w:t xml:space="preserve"> with transfer of H from paleo-groundwaters to methane</w:t>
      </w:r>
      <w:r w:rsidR="004C3C10">
        <w:t xml:space="preserve"> </w:t>
      </w:r>
      <w:r w:rsidR="004C3C10">
        <w:fldChar w:fldCharType="begin"/>
      </w:r>
      <w:r w:rsidR="0045429F">
        <w:instrText xml:space="preserve"> ADDIN ZOTERO_ITEM CSL_CITATION {"citationID":"2qCeEi0y","properties":{"formattedCitation":"(Wang et al., 2015; Xie et al., 2021)","plainCitation":"(Wang et al., 2015; Xie et al., 2021)","noteIndex":0},"citationItems":[{"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JbMcmWLa/nNCq3hcQ","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4C3C10">
        <w:fldChar w:fldCharType="separate"/>
      </w:r>
      <w:r w:rsidR="002A4CEE" w:rsidRPr="002A4CEE">
        <w:rPr>
          <w:rFonts w:cs="Times New Roman"/>
        </w:rPr>
        <w:t>(Wang et al., 2015; Xie et al., 2021)</w:t>
      </w:r>
      <w:r w:rsidR="004C3C10">
        <w:fldChar w:fldCharType="end"/>
      </w:r>
      <w:r w:rsidR="004C3C10">
        <w:t>.</w:t>
      </w:r>
      <w:r w:rsidR="00844C04">
        <w:t xml:space="preserve"> </w:t>
      </w:r>
      <w:r w:rsidR="00B81DD2">
        <w:t xml:space="preserve"> </w:t>
      </w:r>
    </w:p>
    <w:p w14:paraId="1996CBDC" w14:textId="6835CD27" w:rsidR="005B7361" w:rsidRDefault="00AA2707" w:rsidP="00E04AC6">
      <w:pPr>
        <w:pStyle w:val="Heading2"/>
      </w:pPr>
      <w:bookmarkStart w:id="1" w:name="_Ref93008295"/>
      <w:r>
        <w:t>G</w:t>
      </w:r>
      <w:r w:rsidR="00E04AC6">
        <w:t>ene</w:t>
      </w:r>
      <w:r>
        <w:t>ration potential of natural gas</w:t>
      </w:r>
      <w:bookmarkEnd w:id="1"/>
    </w:p>
    <w:p w14:paraId="63E7D680" w14:textId="24C57093" w:rsidR="007209CF" w:rsidRDefault="007209CF" w:rsidP="007209CF">
      <w:r>
        <w:t>Volumetric calculations based on source rock extent, type, richness, and maturity are used to estimate the mass of hydrocarbons generated by source rocks undergoing thermal maturation.  These calculations are</w:t>
      </w:r>
      <w:r w:rsidR="00384721">
        <w:t xml:space="preserve"> the basis of estimates of potential resources when assessing frontier basins</w:t>
      </w:r>
      <w:r w:rsidR="00572358">
        <w:t xml:space="preserve"> when only coarse constraints on source rock presence and character are available</w:t>
      </w:r>
      <w:r w:rsidR="00F67C4D">
        <w:t xml:space="preserve"> </w:t>
      </w:r>
      <w:r w:rsidR="00F67C4D">
        <w:fldChar w:fldCharType="begin"/>
      </w:r>
      <w:r w:rsidR="0045429F">
        <w:instrText xml:space="preserve"> ADDIN ZOTERO_ITEM CSL_CITATION {"citationID":"xs8aAVDv","properties":{"formattedCitation":"(Schmoker, 1994)","plainCitation":"(Schmoker, 1994)","noteIndex":0},"citationItems":[{"id":"JbMcmWLa/WhfdAPSg","uris":["http://zotero.org/users/local/pytFPmJs/items/RY3T2H9G"],"uri":["http://zotero.org/users/local/pytFPmJs/items/RY3T2H9G"],"itemData":{"id":3715,"type":"chapter","title":"Volumetric calculation of hydrocarbons generated","container-title":"The Petroleum System---from Source to Trap","collection-title":"AAPG Memoir","collection-number":"60","page":"323-326","abstract":"The problem addressed here is the calculation of the mass of hydrocarbons generated by\nthe active source rock pod of a petroleum system. This calculation method follows a four-\nstep sequence:(1) the source rock is identified and its boundaries defined,(2) the mass of\norganic carbon in the source rocks is calculated (equation 1),(3) the mass of hydrocarbons\ngenerated per gram of organic carbon is estimated (equation 2), and (4) the total mass of\nhydrocarbons generated is determined by multiplication of these data (equation 3).","author":[{"family":"Schmoker","given":"James W."}],"editor":[{"family":"Magoon","given":"L. B."},{"family":"Dow","given":"W. G."}],"issued":{"date-parts":[["1994"]]}}}],"schema":"https://github.com/citation-style-language/schema/raw/master/csl-citation.json"} </w:instrText>
      </w:r>
      <w:r w:rsidR="00F67C4D">
        <w:fldChar w:fldCharType="separate"/>
      </w:r>
      <w:r w:rsidR="00F67C4D" w:rsidRPr="003B4EF9">
        <w:rPr>
          <w:rFonts w:cs="Times New Roman"/>
        </w:rPr>
        <w:t>(Schmoker, 1994)</w:t>
      </w:r>
      <w:r w:rsidR="00F67C4D">
        <w:fldChar w:fldCharType="end"/>
      </w:r>
      <w:r w:rsidR="00384721">
        <w:t xml:space="preserve">.  </w:t>
      </w:r>
      <w:r w:rsidR="00646D7B">
        <w:t xml:space="preserve">They are also formalized as </w:t>
      </w:r>
      <w:r w:rsidR="00421DE1">
        <w:t xml:space="preserve">programmatic </w:t>
      </w:r>
      <w:r w:rsidR="00646D7B">
        <w:t>subroutines</w:t>
      </w:r>
      <w:r>
        <w:t xml:space="preserve"> embedded in modern basin modeling packages </w:t>
      </w:r>
      <w:r>
        <w:fldChar w:fldCharType="begin"/>
      </w:r>
      <w:r w:rsidR="000E4E46">
        <w:instrText xml:space="preserve"> ADDIN ZOTERO_ITEM CSL_CITATION {"citationID":"98WPLPK4","properties":{"formattedCitation":"(Tissot and Espitali\\uc0\\u233{}, 1975; Cooles et al., 1986; Pepper and Corvi, 1995; Tissot, 2003; Freund et al., 2007; Hantschel and Kauerauf, 2009; Stainforth, 2009; Fjellanger et al., 2010)","plainCitation":"(Tissot and Espitalié, 1975; Cooles et al., 1986; Pepper and Corvi, 1995; Tissot, 2003; Freund et al., 2007; Hantschel and Kauerauf, 2009; Stainforth, 2009; Fjellanger et al., 2010)","noteIndex":0},"citationItems":[{"id":"JbMcmWLa/IbqfdmLA","uris":["http://zotero.org/users/local/pytFPmJs/items/GI4FC3ZS"],"uri":["http://zotero.org/users/local/pytFPmJs/items/GI4FC3ZS"],"itemData":{"id":3732,"type":"article-journal","title":"L'evolution thermique de la matière organique des sédiments : applications d'une simulation mathématique. Potentiel pétrolier des bassins sédimentaires de reconstitution de l'histoire thermique des sédiments","container-title":"Rev. Inst. Fr. Pét.","page":"743-778","volume":"30","issue":"5","abstract":"A mathematical model is used to simulate the thermal degradation of the organic matter in sediments. The possible applications of this model have to do with the seorch for favorable ail or gas prospection zones, determining the period when hydrocarbons were formed so as to compare it with the age of traps and caprocks, and estimating the ultimate reserves of a basin a well as the pyrogenation of ail shales. The type of organic matter is represented in the model by a set of constants that are determined by laboratory tests. This article in particular discusses the distribution of activation energies and its significance in relation to the composition of the kerogen. The other data required are the geological reconstruction of burial and the geothermal gradient. The reconstruction of ancient geothermics raises a special problem. By combining the measurement of vitrinite reflectance and the law of burial, a vitrinite évolution model con be used in most cases to reestablish the thermal history of the organic motter. This is of course of great interest for petroleum prospection, but its range of application goes far beyond this field and reaches all the way to problems of general geology such as geothermics, sediment diagenesis, global tectonics, etc.","DOI":"10.2516/ogst:1975026","author":[{"family":"Tissot","given":"B."},{"family":"Espitalié","given":"J."}],"issued":{"date-parts":[["1975",9]]}}},{"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JbMcmWLa/XCmDaxJ5","uris":["http://zotero.org/users/local/pytFPmJs/items/8H23968S"],"uri":["http://zotero.org/users/local/pytFPmJs/items/8H23968S"],"itemData":{"id":3140,"type":"article-journal","title":"Simple kinetic models of petroleum formation. Part I: oil and gas generation from kerogen","container-title":"Marine and Petroleum Geology","page":"291-319","volume":"12","issue":"3","abstract":"Modern basin analysis uses kinetic models to predict the extent of petroleum generation within potential source rocks. The global kinetic model presented here assigns kinetic parameters based on gross depositional environment and stratigraphic age; this is useful in areas of low geochemical knowledge, including exploration frontiers. Five kerogen kinetic organofacies, each characterized by a specific organic matter input and early diagenetic overprint, can broadly be related to sedimentary facies/age associations, even using seismic sequence stratigraphy alone: A, aquatic, marine, siliceous or carbonate/evaporite, any age; B, aquatic, marine, siliciclastic, any age; C, aquatic, non-marine, lacustrine, Phanerozoic; D/E, terrigenous, non-marine, ever-wet, coastal, Mesozoic and younger; and F, terrigenous, non-marine, coastal, late Palaeozoic and younger. Routine pyrolysis data allow partitioning of organic carbon in the immature source rock into four initial components: oil, oil-generative, gas-generative and inert. Separate kinetic parameters for the oil- and gas-generative fractions allow computation of the evolving concentration and composition of the products. It was assumed that the activation energy distributions for each fraction were normally distributed. Non-linear regression of large, combined laboratory and field data sets, varying by up to 12 orders of magnitude in heating rate, established optimum values for the required ten (5 × 2) kinetic parameter sets (A, Emean, σE). Differences in kinetic parameters can be reconciled with known chemical properties, although our knowledge base is still inadequate to construct kinetic models from first principles. Mean activation energies governing oil generation increase systematically in the order A-F, causing a corresponding increase in generation temperature. At a reference heating rate (2°C Ma−1), the oil generation ‘window’ (10–90% oil generative kerogen degraded) increases from ca. 95–135°C to 145–175°C. Organofacies C has the tightest energy distribution and narrowest oil generation window. The gas generation ‘window’ ranges from ca. 105–155°C to 175–220°C. Thermal stress results from a combination of temperature and time: an order of magnitude increase (decrease) in heating rate elevates (depresses) reaction temperatures by ca. 15°C; heating rates in subsiding sedimentary basins can vary by two orders of magnitude. Dramatic differences in generation temperature can result if the heating rate and organofacies effects compound. Thus, global oil and gas generation temperature thresholds constitute blunt instruments with which to screen the petroleum potential of sedimentary basins. Because unexpelled oil provides a potential feedstock for oil to gas cracking in the source rock, quantitative models of petroleum generation become really useful only when coupled with models of oil-gas cracking and expulsion. For example, the frequently observed association between gas provinces and coals cannot be explained solely by their generation behaviour.","DOI":"10.1016/0264-8172(95)98381-E","ISSN":"0264-8172","journalAbbreviation":"Marine and Petroleum Geology","author":[{"family":"Pepper","given":"Andrew S."},{"family":"Corvi","given":"Peter J."}],"issued":{"date-parts":[["1995",1,1]]}}},{"id":2280,"uris":["http://zotero.org/users/local/Z4CJhsPY/items/GHYLEP47"],"uri":["http://zotero.org/users/local/Z4CJhsPY/items/GHYLEP47"],"itemData":{"id":2280,"type":"article-journal","container-title":"Oil &amp; Gas Science and Technology - Rev. IFP","DOI":"10.2516/ogst:2003013","issue":"2","note":"number: 2","page":"183-202","title":"Preliminary data on the mechanisms and kinetics of the formation of petroleum in sediments. computer simulation of a reaction flowsheet","volume":"58","author":[{"family":"Tissot","given":"B."}],"issued":{"date-parts":[["2003"]]}}},{"id":"JbMcmWLa/V0IqSaON","uris":["http://zotero.org/users/local/pytFPmJs/items/PLKBNTJR"],"uri":["http://zotero.org/users/local/pytFPmJs/items/PLKBNTJR"],"itemData":{"id":3063,"type":"article-journal","title":"Predicting oil and gas compositional yields via chemical structure–chemical yield modeling (CS-CYM): Part 1 – Concepts and implementation","container-title":"Organic Geochemistry","page":"288-305","volume":"38","issue":"2","abstract":"The ability to predict accurately the thermal conversion of complex carbonaceous materials under a wide range of heating rates and temperatures is of value in both petroleum exploration and refining operations. Modeling the thermal cracking of kerogen and coal under basinal heating conditions improves the pre-drill prediction of oil and gas yields and quality, thereby ultimately lowering exploration risk. Modeling the chemical structure and reactivity of asphaltenes from petroleum residues enables prediction of coke formation and properties in refinery processes, thereby lowering operating cost. Previous compositional yield models based on laboratory yield measurements have been developed for specific materials, such as isolated coals and kerogens, but extrapolation to predict oil and gas generation during geologic burial is problematic. Furthermore, models based on a few reference carbonaceous materials may not simulate varying compositions of kerogen and residues seen in nature. We have developed a method to calculate the amounts and composition of products resulting from the thermal decomposition of a solid complex carbonaceous material. This procedure provides a means of using laboratory measurements of complex carbonaceous solids to construct a representative model of its chemical structure (CS) that is then coupled with elementary reaction pathways to predict the chemical yield (CY) upon thermal decomposition. Data from elemental analysis (C, H, N, O, S), solid state 13C NMR, X-ray photoelectron spectroscopy (XPS), sulfur X-ray absorption structure spectroscopy (XANES), and pyrolysis-gas chromatography (GC) are used to constrain the construction of core molecular structures representative of the complex carbonaceous material. These core structures are expanded stochastically to describe large macromolecules (&gt;104 cores with </w:instrText>
      </w:r>
      <w:r w:rsidR="000E4E46">
        <w:rPr>
          <w:rFonts w:ascii="Cambria Math" w:hAnsi="Cambria Math" w:cs="Cambria Math"/>
        </w:rPr>
        <w:instrText>∼</w:instrText>
      </w:r>
      <w:r w:rsidR="000E4E46">
        <w:instrText xml:space="preserve">106 atoms) with bulk properties that match the experimental results. Gas, liquid and solid product yields, resulting from thermal decomposition, are calculated by identifying reactive functional groups within the CS stochastic ensemble and imposing a reaction network constrained by fundamental thermodynamics and kinetics. An expulsion model is added to the decomposition model to calculate the chemical products in open and closed systems. Product yields may then be predicted under a wide range of time–temperature conditions used in rapid laboratory pyrolysis experiments, refinery processes, or geologic maturation.","DOI":"10.1016/j.orggeochem.2006.09.009","ISSN":"0146-6380","journalAbbreviation":"Organic Geochemistry","author":[{"family":"Freund","given":"Howard"},{"family":"Walters","given":"Clifford C."},{"family":"Kelemen","given":"Simon R."},{"family":"Siskin","given":"Michael"},{"family":"Gorbaty","given":"Martin L."},{"family":"Curry","given":"David J."},{"family":"Bence","given":"A.E."}],"issued":{"date-parts":[["2007",2,1]]}}},{"id":"JbMcmWLa/JGavwZwq","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id":"JbMcmWLa/erogdTAA","uris":["http://zotero.org/users/local/pytFPmJs/items/396FB27K"],"uri":["http://zotero.org/users/local/pytFPmJs/items/396FB27K"],"itemData":{"id":3145,"type":"article-journal","title":"Practical kinetic modeling of petroleum generation and expulsion","container-title":"Thematic Set on Basin Modeling Perspectives","page":"552-572","volume":"26","issue":"4","abstract":"Models for petroleum generation used by the industry are often limited by (a) sub-optimal laboratory pyrolysis methods for studying hydrocarbon generation, (b) over-simple models of petroleum generation, (c) inappropriate mathematical methods to derive kinetic parameters by fitting laboratory data, (d) primitive models of primary migration/expulsion and its coupling with petroleum generation, and (e) insufficient use of subsurface data to constrain the models. Problems (a), (b) and (c) lead to forced compensation effects between the activation energies and frequency factors of reaction kinetics that are wholly artificial, and which yield poor extrapolations to geological conditions. Simple switch or adsorption models of expulsion are insufficient to describe the residence time of species in source rocks. Yet, the residence time controls the thermal stresses to which the species are subjected for cracking to lighter species. The ShellGenex model for petroleum generation and expulsion has been developed since 1988. In this multi-species model, the rate-limiting step of primary migration is treated as the slow diffusion of the petroleum through the kerogen itself. Other key aspects of the model are: the reaction and transport behaviour of the heavy compounds; the role of free radicals in the cracking kinetics of hydrocarbon species in the model; and the evolving free volume of the kerogen. The last of these has a particularly strong effect on the primary migration of the generated petroleum molecules. Some implications of this model are that (a) compositions of expelled petroleum vary more strongly than the standard parallel-reaction model suggests, and (b) expulsion is not immediately extinguished by waning temperatures and pressures, but continues with decreasing GOR of the expelled petroleum and increasing density of the expelled oil.","DOI":"10.1016/j.marpetgeo.2009.01.006","ISSN":"0264-8172","journalAbbreviation":"Marine and Petroleum Geology","author":[{"family":"Stainforth","given":"John G."}],"issued":{"date-parts":[["2009",4,1]]}}},{"id":"JbMcmWLa/txh2Xx7M","uris":["http://zotero.org/users/local/pytFPmJs/items/RLYYFDDW"],"uri":["http://zotero.org/users/local/pytFPmJs/items/RLYYFDDW"],"itemData":{"id":653,"type":"chapter","title":"Charging the giant gas fields of the NW Siberia basin","container-title":"Petroleum Geology: From Mature Basins to New Frontiers – Proceedings of the 7th Petroleum Geology Conference","publisher":"Geological Society of London","page":"659-668","volume":"7","abstract":"The West Siberia basin is the largest petroleum province in Russia, with 80% of the country's gas resources in the Cenomanian Pokur Formation. Significant undiscovered gas resources have been assessed as on trend with the giant gas fields. However, the origin of the large amounts of dry, isotopically light gas is still an enigma, albeit extensively addressed in the literature. This study aims at quantifying the gas contribution from all relevant thermal sources. The West Siberia Basin is the world's largest intracratonic basin, comprising up to 12 km of Mesozoic and Cenozoic clastic rocks. The Basement is composed of Palaeozoic accretionary crust. Northward-trending Permian–Triassic rifts were filled by fluvial–deltaic sediments from the south and east, punctuated by marine transgressions from the north. Cenozoic basin inversion formed traps for petroleum. A regional high-resolution 3D basin simulation was used to model the thermal evolution of the northern West Siberia basin. Geostatistical modelling was applied to assess source rock richness and quality. Basal heat flow was modelled by calibration to bottom-hole temperature and vitrinite measurements. Hydrocarbon generation kinetic parameters were derived from measurements performed on West Siberia rock samples. Thermal gas charge expelled from the hydrocarbon kitchen drainage areas of key fields were compared with the gas volumes accumulated in these fields. The study found that Cretaceous terrestrial sources can generate sufficient early thermal gas to charge accumulations in the South Kara Sea area, and additional Jurassic sources can charge the remaining accumulations of the study area if favourable conditions apply. Biogenic gas is likely to have contributed to the gas accumulations. Mixing of thermal and biogenic gas could explain the observed isotopic composition. Sensitivity analyses show that the timing of structuring and uplift is the most critical factor of the assessment. Variations in glaciation, heat flow and source kinetics show less effect on the hydrocarbon accumulation.","URL":"https://doi.org/10.1144/0070659","ISBN":"978-1-86239-298-4","note":"DOI: 10.1144/0070659","author":[{"family":"Fjellanger","given":"E."},{"family":"Kontorovich","given":"A. E."},{"family":"Barboza","given":"S. A."},{"family":"Burshtein","given":"L. M."},{"family":"Hardy","given":"M. J."},{"family":"Livshits","given":"V. R."}],"editor":[{"family":"Vining","given":"B. A."},{"family":"Pickering","given":"S. C."}],"issued":{"date-parts":[["2010",1,1]]},"accessed":{"date-parts":[["2020",6,1]]}}}],"schema":"https://github.com/citation-style-language/schema/raw/master/csl-citation.json"} </w:instrText>
      </w:r>
      <w:r>
        <w:fldChar w:fldCharType="separate"/>
      </w:r>
      <w:r w:rsidR="000E4E46" w:rsidRPr="000E4E46">
        <w:rPr>
          <w:rFonts w:cs="Times New Roman"/>
          <w:szCs w:val="24"/>
        </w:rPr>
        <w:t xml:space="preserve">(Tissot and </w:t>
      </w:r>
      <w:proofErr w:type="spellStart"/>
      <w:r w:rsidR="000E4E46" w:rsidRPr="000E4E46">
        <w:rPr>
          <w:rFonts w:cs="Times New Roman"/>
          <w:szCs w:val="24"/>
        </w:rPr>
        <w:t>Espitalié</w:t>
      </w:r>
      <w:proofErr w:type="spellEnd"/>
      <w:r w:rsidR="000E4E46" w:rsidRPr="000E4E46">
        <w:rPr>
          <w:rFonts w:cs="Times New Roman"/>
          <w:szCs w:val="24"/>
        </w:rPr>
        <w:t xml:space="preserve">, 1975; </w:t>
      </w:r>
      <w:proofErr w:type="spellStart"/>
      <w:r w:rsidR="000E4E46" w:rsidRPr="000E4E46">
        <w:rPr>
          <w:rFonts w:cs="Times New Roman"/>
          <w:szCs w:val="24"/>
        </w:rPr>
        <w:t>Cooles</w:t>
      </w:r>
      <w:proofErr w:type="spellEnd"/>
      <w:r w:rsidR="000E4E46" w:rsidRPr="000E4E46">
        <w:rPr>
          <w:rFonts w:cs="Times New Roman"/>
          <w:szCs w:val="24"/>
        </w:rPr>
        <w:t xml:space="preserve"> et al., 1986; Pepper and </w:t>
      </w:r>
      <w:proofErr w:type="spellStart"/>
      <w:r w:rsidR="000E4E46" w:rsidRPr="000E4E46">
        <w:rPr>
          <w:rFonts w:cs="Times New Roman"/>
          <w:szCs w:val="24"/>
        </w:rPr>
        <w:t>Corvi</w:t>
      </w:r>
      <w:proofErr w:type="spellEnd"/>
      <w:r w:rsidR="000E4E46" w:rsidRPr="000E4E46">
        <w:rPr>
          <w:rFonts w:cs="Times New Roman"/>
          <w:szCs w:val="24"/>
        </w:rPr>
        <w:t xml:space="preserve">, 1995; Tissot, 2003; Freund et al., 2007; </w:t>
      </w:r>
      <w:proofErr w:type="spellStart"/>
      <w:r w:rsidR="000E4E46" w:rsidRPr="000E4E46">
        <w:rPr>
          <w:rFonts w:cs="Times New Roman"/>
          <w:szCs w:val="24"/>
        </w:rPr>
        <w:t>Hantschel</w:t>
      </w:r>
      <w:proofErr w:type="spellEnd"/>
      <w:r w:rsidR="000E4E46" w:rsidRPr="000E4E46">
        <w:rPr>
          <w:rFonts w:cs="Times New Roman"/>
          <w:szCs w:val="24"/>
        </w:rPr>
        <w:t xml:space="preserve"> and </w:t>
      </w:r>
      <w:proofErr w:type="spellStart"/>
      <w:r w:rsidR="000E4E46" w:rsidRPr="000E4E46">
        <w:rPr>
          <w:rFonts w:cs="Times New Roman"/>
          <w:szCs w:val="24"/>
        </w:rPr>
        <w:t>Kauerauf</w:t>
      </w:r>
      <w:proofErr w:type="spellEnd"/>
      <w:r w:rsidR="000E4E46" w:rsidRPr="000E4E46">
        <w:rPr>
          <w:rFonts w:cs="Times New Roman"/>
          <w:szCs w:val="24"/>
        </w:rPr>
        <w:t xml:space="preserve">, 2009; </w:t>
      </w:r>
      <w:proofErr w:type="spellStart"/>
      <w:r w:rsidR="000E4E46" w:rsidRPr="000E4E46">
        <w:rPr>
          <w:rFonts w:cs="Times New Roman"/>
          <w:szCs w:val="24"/>
        </w:rPr>
        <w:t>Stainforth</w:t>
      </w:r>
      <w:proofErr w:type="spellEnd"/>
      <w:r w:rsidR="000E4E46" w:rsidRPr="000E4E46">
        <w:rPr>
          <w:rFonts w:cs="Times New Roman"/>
          <w:szCs w:val="24"/>
        </w:rPr>
        <w:t xml:space="preserve">, 2009; </w:t>
      </w:r>
      <w:proofErr w:type="spellStart"/>
      <w:r w:rsidR="000E4E46" w:rsidRPr="000E4E46">
        <w:rPr>
          <w:rFonts w:cs="Times New Roman"/>
          <w:szCs w:val="24"/>
        </w:rPr>
        <w:t>Fjellanger</w:t>
      </w:r>
      <w:proofErr w:type="spellEnd"/>
      <w:r w:rsidR="000E4E46" w:rsidRPr="000E4E46">
        <w:rPr>
          <w:rFonts w:cs="Times New Roman"/>
          <w:szCs w:val="24"/>
        </w:rPr>
        <w:t xml:space="preserve"> et al., 2010)</w:t>
      </w:r>
      <w:r>
        <w:fldChar w:fldCharType="end"/>
      </w:r>
      <w:r>
        <w:t xml:space="preserve"> </w:t>
      </w:r>
      <w:r w:rsidR="000C0897">
        <w:t>which</w:t>
      </w:r>
      <w:r>
        <w:t xml:space="preserve"> </w:t>
      </w:r>
      <w:r w:rsidR="00C61ED3">
        <w:t>take</w:t>
      </w:r>
      <w:r>
        <w:t xml:space="preserve"> spatially-resolved hydrogen index (HI) values</w:t>
      </w:r>
      <w:r w:rsidR="00697130">
        <w:t xml:space="preserve"> of source horizons</w:t>
      </w:r>
      <w:r>
        <w:t xml:space="preserve"> as a key input</w:t>
      </w:r>
      <w:r w:rsidR="00F20EA8">
        <w:t xml:space="preserve"> constraint</w:t>
      </w:r>
      <w:r>
        <w:t xml:space="preserve">.  </w:t>
      </w:r>
    </w:p>
    <w:p w14:paraId="54A340BB" w14:textId="76616DE4" w:rsidR="00EF605C" w:rsidRDefault="00EF605C" w:rsidP="007209CF">
      <w:r>
        <w:t xml:space="preserve">In a series of experiments, Wenger and Price </w:t>
      </w:r>
      <w:r>
        <w:fldChar w:fldCharType="begin"/>
      </w:r>
      <w:r w:rsidR="0045429F">
        <w:instrText xml:space="preserve"> ADDIN ZOTERO_ITEM CSL_CITATION {"citationID":"f3cXiViT","properties":{"formattedCitation":"(1991)","plainCitation":"(1991)","noteIndex":0},"citationItems":[{"id":"JbMcmWLa/MvKgQqRX","uris":["http://zotero.org/users/local/pytFPmJs/items/HQC57MD3"],"uri":["http://zotero.org/users/local/pytFPmJs/items/HQC57MD3"],"itemData":{"id":3729,"type":"paper-conference","title":"Differential petroleum generation and maturation paths of the different organic matter types as determined by hydrous pyrolysis over a wide range of experimental temperatures","container-title":"European Association of Organic Geochemists 15th International Meeting, Advances and Applications in the Natural Environment: Organic Geochemistry","page":"335–339","author":[{"family":"Wenger","given":"LM"},{"family":"Price","given":"LC"}],"issued":{"date-parts":[["1991"]]}},"suppress-author":true}],"schema":"https://github.com/citation-style-language/schema/raw/master/csl-citation.json"} </w:instrText>
      </w:r>
      <w:r>
        <w:fldChar w:fldCharType="separate"/>
      </w:r>
      <w:r w:rsidRPr="00EF605C">
        <w:rPr>
          <w:rFonts w:cs="Times New Roman"/>
        </w:rPr>
        <w:t>(1991)</w:t>
      </w:r>
      <w:r>
        <w:fldChar w:fldCharType="end"/>
      </w:r>
      <w:r>
        <w:t xml:space="preserve"> heated shale source rocks and coals</w:t>
      </w:r>
      <w:r w:rsidR="00132B5C">
        <w:t xml:space="preserve"> in the presence of water</w:t>
      </w:r>
      <w:r>
        <w:t xml:space="preserve"> for 30 days</w:t>
      </w:r>
      <w:r w:rsidR="006E1167">
        <w:t xml:space="preserve"> </w:t>
      </w:r>
      <w:r w:rsidR="00F20EA8">
        <w:t>at</w:t>
      </w:r>
      <w:r w:rsidR="006E1167">
        <w:t xml:space="preserve"> temperatures </w:t>
      </w:r>
      <w:r w:rsidR="00F20EA8">
        <w:t xml:space="preserve">of </w:t>
      </w:r>
      <w:r w:rsidR="006E1167">
        <w:t>150 to 500 °C</w:t>
      </w:r>
      <w:r w:rsidR="00554433">
        <w:t xml:space="preserve">.  They </w:t>
      </w:r>
      <w:r w:rsidR="00BC1BFD">
        <w:t>observed</w:t>
      </w:r>
      <w:r>
        <w:t xml:space="preserve"> </w:t>
      </w:r>
      <w:r w:rsidR="00F20EA8">
        <w:t>that HI value</w:t>
      </w:r>
      <w:r w:rsidR="006D1B1C">
        <w:t xml:space="preserve">s often </w:t>
      </w:r>
      <w:r w:rsidR="006D1B1C" w:rsidRPr="00AB3C42">
        <w:t>increased</w:t>
      </w:r>
      <w:r w:rsidR="006D1B1C">
        <w:t xml:space="preserve"> with experimental temperature, instead of declining as would be expected for </w:t>
      </w:r>
      <w:r w:rsidR="006D1B1C" w:rsidRPr="004E2B47">
        <w:t>simple depletion of</w:t>
      </w:r>
      <w:r w:rsidR="00EE7192" w:rsidRPr="004E2B47">
        <w:t xml:space="preserve"> initial kerogen</w:t>
      </w:r>
      <w:r w:rsidR="004E2B47">
        <w:t xml:space="preserve"> via cracking reactions</w:t>
      </w:r>
      <w:r w:rsidR="006D1B1C">
        <w:t xml:space="preserve">.  Furthermore, </w:t>
      </w:r>
      <w:r>
        <w:t>more hydrocarbon</w:t>
      </w:r>
      <w:r w:rsidR="00716764">
        <w:t>s</w:t>
      </w:r>
      <w:r>
        <w:t xml:space="preserve"> </w:t>
      </w:r>
      <w:r w:rsidR="006D1B1C">
        <w:t xml:space="preserve">were </w:t>
      </w:r>
      <w:r w:rsidR="00B560CF">
        <w:t>generated</w:t>
      </w:r>
      <w:r w:rsidR="006D1B1C">
        <w:t xml:space="preserve"> in some experiments</w:t>
      </w:r>
      <w:r>
        <w:t xml:space="preserve"> than the theoretical</w:t>
      </w:r>
      <w:r w:rsidR="00CA1A00">
        <w:t xml:space="preserve"> maximum</w:t>
      </w:r>
      <w:r w:rsidR="00CD019F">
        <w:t xml:space="preserve"> yield</w:t>
      </w:r>
      <w:r w:rsidR="00CD0025">
        <w:t xml:space="preserve"> expected</w:t>
      </w:r>
      <w:r w:rsidR="00CA1A00">
        <w:t xml:space="preserve"> if </w:t>
      </w:r>
      <w:r w:rsidR="007B3ED1">
        <w:t>H</w:t>
      </w:r>
      <w:r w:rsidR="00CD019F">
        <w:t xml:space="preserve"> in generated petroleum </w:t>
      </w:r>
      <w:r w:rsidR="00CD0025">
        <w:t>was</w:t>
      </w:r>
      <w:r w:rsidR="00CD019F">
        <w:t xml:space="preserve"> only derived from organic matter</w:t>
      </w:r>
      <w:r w:rsidR="00CA1A00">
        <w:t xml:space="preserve"> </w:t>
      </w:r>
      <w:r>
        <w:fldChar w:fldCharType="begin"/>
      </w:r>
      <w:r w:rsidR="0045429F">
        <w:instrText xml:space="preserve"> ADDIN ZOTERO_ITEM CSL_CITATION {"citationID":"7cMsGAKX","properties":{"formattedCitation":"(Price, 2001, their Figure 3)","plainCitation":"(Price, 2001, their Figure 3)","noteIndex":0},"citationItems":[{"id":"JbMcmWLa/gPzIq2mi","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suffix":", their Figure 3"}],"schema":"https://github.com/citation-style-language/schema/raw/master/csl-citation.json"} </w:instrText>
      </w:r>
      <w:r>
        <w:fldChar w:fldCharType="separate"/>
      </w:r>
      <w:r w:rsidR="00CA798B" w:rsidRPr="00CA798B">
        <w:rPr>
          <w:rFonts w:cs="Times New Roman"/>
        </w:rPr>
        <w:t>(Price, 2001, their Figure 3)</w:t>
      </w:r>
      <w:r>
        <w:fldChar w:fldCharType="end"/>
      </w:r>
      <w:r w:rsidR="00997E40">
        <w:t>.</w:t>
      </w:r>
      <w:r w:rsidR="006E1167">
        <w:t xml:space="preserve">  </w:t>
      </w:r>
      <w:r w:rsidR="00CA798B">
        <w:t>T</w:t>
      </w:r>
      <w:r w:rsidR="00A5204C">
        <w:t>his</w:t>
      </w:r>
      <w:r w:rsidR="00BD4089">
        <w:t xml:space="preserve"> excess hydrocarbon yield</w:t>
      </w:r>
      <w:r w:rsidR="00A5204C">
        <w:t xml:space="preserve"> </w:t>
      </w:r>
      <w:r w:rsidR="00CA798B">
        <w:t>was attributed to incorporation of H</w:t>
      </w:r>
      <w:r w:rsidR="00CA798B">
        <w:rPr>
          <w:vertAlign w:val="subscript"/>
        </w:rPr>
        <w:t>2</w:t>
      </w:r>
      <w:r w:rsidR="00CA798B">
        <w:t>O-derived hydrogen during the</w:t>
      </w:r>
      <w:r w:rsidR="00A5204C">
        <w:t xml:space="preserve"> </w:t>
      </w:r>
      <w:r w:rsidR="000A0CAA">
        <w:t xml:space="preserve">hydrolytic </w:t>
      </w:r>
      <w:r w:rsidR="00A5204C">
        <w:t>disproportionation of kerogen</w:t>
      </w:r>
      <w:r w:rsidR="00A6287D">
        <w:t xml:space="preserve"> into CO</w:t>
      </w:r>
      <w:r w:rsidR="00A6287D">
        <w:rPr>
          <w:vertAlign w:val="subscript"/>
        </w:rPr>
        <w:t>2</w:t>
      </w:r>
      <w:r w:rsidR="00A6287D">
        <w:t xml:space="preserve"> </w:t>
      </w:r>
      <w:r w:rsidR="00E03A3E">
        <w:t>+</w:t>
      </w:r>
      <w:r w:rsidR="00A6287D">
        <w:t xml:space="preserve"> CH</w:t>
      </w:r>
      <w:r w:rsidR="00A6287D">
        <w:rPr>
          <w:vertAlign w:val="subscript"/>
        </w:rPr>
        <w:t>4</w:t>
      </w:r>
      <w:r w:rsidR="00A6287D">
        <w:t xml:space="preserve"> and other </w:t>
      </w:r>
      <w:r w:rsidR="00E47CCB">
        <w:t>small paraffins</w:t>
      </w:r>
      <w:r w:rsidR="00CA798B">
        <w:t>, consistent with theoretical and experimental constraints on petroleum degradation in aqueous environments</w:t>
      </w:r>
      <w:r w:rsidR="00A40C90">
        <w:t xml:space="preserve"> </w:t>
      </w:r>
      <w:r w:rsidR="00A5204C">
        <w:fldChar w:fldCharType="begin"/>
      </w:r>
      <w:r w:rsidR="0045429F">
        <w:instrText xml:space="preserve"> ADDIN ZOTERO_ITEM CSL_CITATION {"citationID":"SmhE1WLR","properties":{"formattedCitation":"(Helgeson et al., 1993, 2009; Seewald, 1994, 2001, 2003)","plainCitation":"(Helgeson et al., 1993, 2009; Seewald, 1994, 2001, 2003)","noteIndex":0},"citationItems":[{"id":"JbMcmWLa/oKfvwR1I","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JbMcmWLa/7V8zXFZm","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zvMUINjT","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A5204C">
        <w:fldChar w:fldCharType="separate"/>
      </w:r>
      <w:r w:rsidR="00CA798B" w:rsidRPr="00CA798B">
        <w:rPr>
          <w:rFonts w:cs="Times New Roman"/>
        </w:rPr>
        <w:t>(Helgeson et al., 1993, 2009; Seewald, 1994, 2001, 2003)</w:t>
      </w:r>
      <w:r w:rsidR="00A5204C">
        <w:fldChar w:fldCharType="end"/>
      </w:r>
      <w:r w:rsidR="00A5204C">
        <w:t>.</w:t>
      </w:r>
    </w:p>
    <w:p w14:paraId="4EA9199C" w14:textId="62B9F4AB" w:rsidR="00A2525A" w:rsidRPr="000C1CD5" w:rsidRDefault="008F3BCF" w:rsidP="00A2525A">
      <w:r>
        <w:t>E</w:t>
      </w:r>
      <w:r w:rsidR="00957DAF">
        <w:t>vidence from our</w:t>
      </w:r>
      <w:r w:rsidR="00A136E1">
        <w:t xml:space="preserve"> results</w:t>
      </w:r>
      <w:r w:rsidR="00812E58">
        <w:t xml:space="preserve"> </w:t>
      </w:r>
      <w:r w:rsidR="00957DAF">
        <w:t xml:space="preserve">and </w:t>
      </w:r>
      <w:r w:rsidR="00812E58">
        <w:t xml:space="preserve">the </w:t>
      </w:r>
      <w:r w:rsidR="00957DAF">
        <w:t xml:space="preserve">other studies discussed above suggest that hydrocarbon generation in source rocks may not be limited by the </w:t>
      </w:r>
      <w:r w:rsidR="00F55A2B">
        <w:t>hydrogen content of source kerogen</w:t>
      </w:r>
      <w:r w:rsidR="00957DAF">
        <w:t xml:space="preserve">.  Hence, if H </w:t>
      </w:r>
      <w:r w:rsidR="00D74585">
        <w:t xml:space="preserve">availability </w:t>
      </w:r>
      <w:r w:rsidR="00957DAF">
        <w:t>is not limiting</w:t>
      </w:r>
      <w:r w:rsidR="00EA2F19">
        <w:t>, and water participates in the formation of hydrocarbons</w:t>
      </w:r>
      <w:r w:rsidR="00957DAF">
        <w:t>, the upper bo</w:t>
      </w:r>
      <w:r w:rsidR="00D74585">
        <w:t>und</w:t>
      </w:r>
      <w:r w:rsidR="00957DAF" w:rsidRPr="000C1CD5">
        <w:t xml:space="preserve"> </w:t>
      </w:r>
      <w:r w:rsidR="00957DAF">
        <w:t xml:space="preserve">on the </w:t>
      </w:r>
      <w:proofErr w:type="gramStart"/>
      <w:r w:rsidR="00957DAF">
        <w:t>amount</w:t>
      </w:r>
      <w:proofErr w:type="gramEnd"/>
      <w:r w:rsidR="00957DAF">
        <w:t xml:space="preserve"> of hydrocarbons </w:t>
      </w:r>
      <w:r w:rsidR="00D74585">
        <w:t xml:space="preserve">that can </w:t>
      </w:r>
      <w:r w:rsidR="00957DAF">
        <w:t xml:space="preserve">be generated </w:t>
      </w:r>
      <w:r w:rsidR="00D74585">
        <w:t xml:space="preserve">is </w:t>
      </w:r>
      <w:r w:rsidR="00957DAF">
        <w:t>the availability of water to petroleum-generating reactions</w:t>
      </w:r>
      <w:r w:rsidR="000822D0">
        <w:t xml:space="preserve"> up to the point of TOC exhaustion</w:t>
      </w:r>
      <w:r w:rsidR="00957DAF">
        <w:t xml:space="preserve">.  This has been </w:t>
      </w:r>
      <w:r w:rsidR="00505556">
        <w:t>repeatedly</w:t>
      </w:r>
      <w:r w:rsidR="00957DAF">
        <w:t xml:space="preserve"> suggested by several authors in years past </w:t>
      </w:r>
      <w:r w:rsidR="00957DAF">
        <w:fldChar w:fldCharType="begin"/>
      </w:r>
      <w:r w:rsidR="0045429F">
        <w:instrText xml:space="preserve"> ADDIN ZOTERO_ITEM CSL_CITATION {"citationID":"RutILwJe","properties":{"formattedCitation":"(Lewan, 1992; Helgeson et al., 1993, 2009; Price, 1994, 2001; Seewald, 1994, 2003)","plainCitation":"(Lewan, 1992; Helgeson et al., 1993, 2009; Price, 1994, 2001; Seewald, 1994, 2003)","noteIndex":0},"citationItems":[{"id":"JbMcmWLa/0YoLx2GF","uris":["http://zotero.org/users/local/pytFPmJs/items/A6LYMJBT"],"uri":["http://zotero.org/users/local/pytFPmJs/items/A6LYMJBT"],"itemData":{"id":1743,"type":"article-journal","title":"Water as a source of hydrogen and oxygen in petroleum formation by hydrous pyrolysis","container-title":"Am. Chem. Soc. Div. Fuel Chem","page":"1643–1649","volume":"37","author":[{"family":"Lewan","given":"MD"}],"issued":{"date-parts":[["1992"]]}}},{"id":"JbMcmWLa/oKfvwR1I","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JbMcmWLa/7V8zXFZm","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JbMcmWLa/6XN7R5Xw","uris":["http://zotero.org/users/local/pytFPmJs/items/245SJMLR"],"uri":["http://zotero.org/users/local/pytFPmJs/items/245SJMLR"],"itemData":{"id":2861,"type":"article-journal","title":"Metamorphic free-for-all","container-title":"Nature","page":"253-254","volume":"370","issue":"6487","DOI":"10.1038/370253a0","ISSN":"1476-4687","journalAbbreviation":"Nature","author":[{"family":"Price","given":"Leigh C."}],"issued":{"date-parts":[["1994",7,1]]}}},{"id":"JbMcmWLa/gPzIq2mi","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957DAF">
        <w:fldChar w:fldCharType="separate"/>
      </w:r>
      <w:r w:rsidR="003229BD" w:rsidRPr="003229BD">
        <w:rPr>
          <w:rFonts w:cs="Times New Roman"/>
        </w:rPr>
        <w:t>(Lewan, 1992; Helgeson et al., 1993, 2009; Price, 1994, 2001; Seewald, 1994, 2003)</w:t>
      </w:r>
      <w:r w:rsidR="00957DAF">
        <w:fldChar w:fldCharType="end"/>
      </w:r>
      <w:r w:rsidR="0030618B">
        <w:t>.  I</w:t>
      </w:r>
      <w:r w:rsidR="00A2525A">
        <w:t xml:space="preserve">f </w:t>
      </w:r>
      <w:r w:rsidR="00B9629B">
        <w:t>correct</w:t>
      </w:r>
      <w:r w:rsidR="00A2525A">
        <w:t xml:space="preserve">, </w:t>
      </w:r>
      <w:r w:rsidR="00475C39">
        <w:t>kinetic models of petroleum formation</w:t>
      </w:r>
      <w:r w:rsidR="007E394C">
        <w:t xml:space="preserve"> employed in basin modeling</w:t>
      </w:r>
      <w:r w:rsidR="00F55A2B">
        <w:t xml:space="preserve"> that limit hydrocarbon </w:t>
      </w:r>
      <w:r w:rsidR="007D2331">
        <w:t>yields</w:t>
      </w:r>
      <w:r w:rsidR="00F55A2B">
        <w:t xml:space="preserve"> based on HI values</w:t>
      </w:r>
      <w:r w:rsidR="00475C39">
        <w:t xml:space="preserve"> </w:t>
      </w:r>
      <w:r w:rsidR="00ED758D">
        <w:fldChar w:fldCharType="begin"/>
      </w:r>
      <w:r w:rsidR="000E4E46">
        <w:instrText xml:space="preserve"> ADDIN ZOTERO_ITEM CSL_CITATION {"citationID":"QlNUTDyc","properties":{"formattedCitation":"(Tissot et al., 1987; Tissot, 2003; Hantschel and Kauerauf, 2009)","plainCitation":"(Tissot et al., 1987; Tissot, 2003; Hantschel and Kauerauf, 2009)","noteIndex":0},"citationItems":[{"id":"JbMcmWLa/OWVPIZft","uris":["http://zotero.org/users/local/pytFPmJs/items/JWNXJ583"],"uri":["http://zotero.org/users/local/pytFPmJs/items/JWNXJ583"],"itemData":{"id":2405,"type":"article-journal","title":"Thermal history of sedimentary basins, maturation indices, and kinetics of oil and gas generation","container-title":"AAPG Bulletin","page":"1445-1466","volume":"71","issue":"12","author":[{"family":"Tissot","given":"BP"},{"family":"Pelet","given":"R"},{"family":"Ungerer","given":"PH"}],"issued":{"date-parts":[["1987"]]}}},{"id":2280,"uris":["http://zotero.org/users/local/Z4CJhsPY/items/GHYLEP47"],"uri":["http://zotero.org/users/local/Z4CJhsPY/items/GHYLEP47"],"itemData":{"id":2280,"type":"article-journal","container-title":"Oil &amp; Gas Science and Technology - Rev. IFP","DOI":"10.2516/ogst:2003013","issue":"2","note":"number: 2","page":"183-202","title":"Preliminary data on the mechanisms and kinetics of the formation of petroleum in sediments. computer simulation of a reaction flowsheet","volume":"58","author":[{"family":"Tissot","given":"B."}],"issued":{"date-parts":[["2003"]]}}},{"id":"JbMcmWLa/JGavwZwq","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0E4E46" w:rsidRPr="000E4E46">
        <w:rPr>
          <w:rFonts w:cs="Times New Roman"/>
        </w:rPr>
        <w:t xml:space="preserve">(Tissot et al., 1987; Tissot, 2003; </w:t>
      </w:r>
      <w:proofErr w:type="spellStart"/>
      <w:r w:rsidR="000E4E46" w:rsidRPr="000E4E46">
        <w:rPr>
          <w:rFonts w:cs="Times New Roman"/>
        </w:rPr>
        <w:t>Hantschel</w:t>
      </w:r>
      <w:proofErr w:type="spellEnd"/>
      <w:r w:rsidR="000E4E46" w:rsidRPr="000E4E46">
        <w:rPr>
          <w:rFonts w:cs="Times New Roman"/>
        </w:rPr>
        <w:t xml:space="preserve"> and </w:t>
      </w:r>
      <w:proofErr w:type="spellStart"/>
      <w:r w:rsidR="000E4E46" w:rsidRPr="000E4E46">
        <w:rPr>
          <w:rFonts w:cs="Times New Roman"/>
        </w:rPr>
        <w:t>Kauerauf</w:t>
      </w:r>
      <w:proofErr w:type="spellEnd"/>
      <w:r w:rsidR="000E4E46" w:rsidRPr="000E4E46">
        <w:rPr>
          <w:rFonts w:cs="Times New Roman"/>
        </w:rPr>
        <w:t>, 2009)</w:t>
      </w:r>
      <w:r w:rsidR="00ED758D">
        <w:fldChar w:fldCharType="end"/>
      </w:r>
      <w:r w:rsidR="00ED758D">
        <w:t xml:space="preserve"> may significantly </w:t>
      </w:r>
      <w:r w:rsidR="00475C39">
        <w:t xml:space="preserve">underpredict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1E2B19">
        <w:rPr>
          <w:b/>
          <w:noProof/>
        </w:rPr>
        <w:t>8</w:t>
      </w:r>
      <w:r w:rsidR="00A2525A" w:rsidRPr="00D909ED">
        <w:rPr>
          <w:b/>
        </w:rPr>
        <w:fldChar w:fldCharType="end"/>
      </w:r>
      <w:r w:rsidR="00A2525A">
        <w:t>)</w:t>
      </w:r>
      <w:r w:rsidR="00A2525A" w:rsidRPr="000C1CD5">
        <w:t xml:space="preserve">.  </w:t>
      </w:r>
    </w:p>
    <w:p w14:paraId="6FEAE7D9" w14:textId="29314C19" w:rsidR="00957DAF" w:rsidRDefault="00957DAF" w:rsidP="00A71222">
      <w:r>
        <w:t xml:space="preserve">Several important differences between experimental hydrothermal pyrolysis of source rock powder and maturation of source rocks in nature bear discussing.  Most obviously, </w:t>
      </w:r>
      <w:r w:rsidR="007750D7">
        <w:t xml:space="preserve">laboratory experiments substitute higher </w:t>
      </w:r>
      <w:r w:rsidR="00F52117">
        <w:t>temperatures to</w:t>
      </w:r>
      <w:r w:rsidR="007750D7">
        <w:t xml:space="preserve"> permit hydrocarbons to be generated within much shorter timescales than in nature</w:t>
      </w:r>
      <w:r>
        <w:t xml:space="preserve">.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w:t>
      </w:r>
      <w:r w:rsidR="007659EB">
        <w:t xml:space="preserve">  </w:t>
      </w:r>
      <w:r w:rsidR="00337865">
        <w:t>Experiments indicate that this is not often the case</w:t>
      </w:r>
      <w:r w:rsidR="00642F9D">
        <w:t xml:space="preserve">, particularly for individual compositional groups </w:t>
      </w:r>
      <w:r w:rsidR="00337865">
        <w:fldChar w:fldCharType="begin"/>
      </w:r>
      <w:r w:rsidR="000E4E46">
        <w:instrText xml:space="preserve"> ADDIN ZOTERO_ITEM CSL_CITATION {"citationID":"0GgPEaCo","properties":{"formattedCitation":"(Snowdon, 1979; Ungerer and Pelet, 1987; Dieckmann et al., 2000; Schenk and Dieckmann, 2004)","plainCitation":"(Snowdon, 1979; Ungerer and Pelet, 1987; Dieckmann et al., 2000; Schenk and Dieckmann, 2004)","noteIndex":0},"citationItems":[{"id":2301,"uris":["http://zotero.org/users/local/Z4CJhsPY/items/LTY6WT5Q"],"uri":["http://zotero.org/users/local/Z4CJhsPY/items/LTY6WT5Q"],"itemData":{"id":2301,"type":"article-journal","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container-title":"AAPG Bulletin","DOI":"10.1306/2F9184C8-16CE-11D7-8645000102C1865D","ISSN":"0149-1423","issue":"7","journalAbbreviation":"AAPG Bulletin","note":"number: 7","page":"1128-1134","title":"Errors in extrapolation of experimental kinetic parameters to organic geochemical systems: Geologic notes","volume":"63","author":[{"family":"Snowdon","given":"Lloyd R."}],"issued":{"date-parts":[["1979",7,1]]}}},{"id":"JbMcmWLa/g9m7Syu5","uris":["http://zotero.org/users/local/pytFPmJs/items/36I279XD"],"uri":["http://zotero.org/users/local/pytFPmJs/items/36I279XD"],"itemData":{"id":3690,"type":"article-journal","title":"Extrapolation of the kinetics of oil and gas formation from laboratory experiments to sedimentary basins","container-title":"Nature","page":"52-54","volume":"327","issue":"6117","abstract":"It is generally accepted that the formation of oil and gas from sedimentary organic matter—or kerogen—is adequately described by kinetic models based on first-order kinetics with rate constants obeying an Arrhenius equation. These models, which are extensively used in oil exploration to assess the petroleum potential of sedimentary basins, are based on geological observations1,2,3,4,5,6, but are formally quite similar to models designed to simulate oil-shale pyrolysis7,8,9 or coal processing10,11,12. The idea of blending these two approaches is not new (see, for example, ref. 2), but until now the most sophisticated attempts reproduced only the gross features of kerogen cracking on a geological timescale5 or were uncontrolled by geochemical measurements13,14. Here we show that the kinetic parameters determined from the laboratory pyrolysis of an immature kerogen sample apply to the conditions of sedimentary basins, altough the time and temperature scale are completely different.","DOI":"10.1038/327052a0","ISSN":"1476-4687","journalAbbreviation":"Nature","author":[{"family":"Ungerer","given":"P."},{"family":"Pelet","given":"R."}],"issued":{"date-parts":[["1987",5,1]]}}},{"id":"JbMcmWLa/bwYSdfVP","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JbMcmWLa/XwnLf2mn","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0E4E46" w:rsidRPr="000E4E46">
        <w:rPr>
          <w:rFonts w:cs="Times New Roman"/>
        </w:rPr>
        <w:t>(</w:t>
      </w:r>
      <w:proofErr w:type="spellStart"/>
      <w:r w:rsidR="000E4E46" w:rsidRPr="000E4E46">
        <w:rPr>
          <w:rFonts w:cs="Times New Roman"/>
        </w:rPr>
        <w:t>Snowdon</w:t>
      </w:r>
      <w:proofErr w:type="spellEnd"/>
      <w:r w:rsidR="000E4E46" w:rsidRPr="000E4E46">
        <w:rPr>
          <w:rFonts w:cs="Times New Roman"/>
        </w:rPr>
        <w:t xml:space="preserve">, 1979; </w:t>
      </w:r>
      <w:proofErr w:type="spellStart"/>
      <w:r w:rsidR="000E4E46" w:rsidRPr="000E4E46">
        <w:rPr>
          <w:rFonts w:cs="Times New Roman"/>
        </w:rPr>
        <w:t>Ungerer</w:t>
      </w:r>
      <w:proofErr w:type="spellEnd"/>
      <w:r w:rsidR="000E4E46" w:rsidRPr="000E4E46">
        <w:rPr>
          <w:rFonts w:cs="Times New Roman"/>
        </w:rPr>
        <w:t xml:space="preserve"> and </w:t>
      </w:r>
      <w:proofErr w:type="spellStart"/>
      <w:r w:rsidR="000E4E46" w:rsidRPr="000E4E46">
        <w:rPr>
          <w:rFonts w:cs="Times New Roman"/>
        </w:rPr>
        <w:t>Pelet</w:t>
      </w:r>
      <w:proofErr w:type="spellEnd"/>
      <w:r w:rsidR="000E4E46" w:rsidRPr="000E4E46">
        <w:rPr>
          <w:rFonts w:cs="Times New Roman"/>
        </w:rPr>
        <w:t xml:space="preserve">, 1987; </w:t>
      </w:r>
      <w:proofErr w:type="spellStart"/>
      <w:r w:rsidR="000E4E46" w:rsidRPr="000E4E46">
        <w:rPr>
          <w:rFonts w:cs="Times New Roman"/>
        </w:rPr>
        <w:t>Dieckmann</w:t>
      </w:r>
      <w:proofErr w:type="spellEnd"/>
      <w:r w:rsidR="000E4E46" w:rsidRPr="000E4E46">
        <w:rPr>
          <w:rFonts w:cs="Times New Roman"/>
        </w:rPr>
        <w:t xml:space="preserve"> et al., 2000; Schenk and </w:t>
      </w:r>
      <w:proofErr w:type="spellStart"/>
      <w:r w:rsidR="000E4E46" w:rsidRPr="000E4E46">
        <w:rPr>
          <w:rFonts w:cs="Times New Roman"/>
        </w:rPr>
        <w:t>Dieckmann</w:t>
      </w:r>
      <w:proofErr w:type="spellEnd"/>
      <w:r w:rsidR="000E4E46" w:rsidRPr="000E4E46">
        <w:rPr>
          <w:rFonts w:cs="Times New Roman"/>
        </w:rPr>
        <w:t>, 2004)</w:t>
      </w:r>
      <w:r w:rsidR="00337865">
        <w:fldChar w:fldCharType="end"/>
      </w:r>
      <w:r w:rsidR="00337865">
        <w:t xml:space="preserve">.  </w:t>
      </w:r>
      <w:r w:rsidR="00270A97">
        <w:t>R</w:t>
      </w:r>
      <w:r w:rsidR="00642F9D">
        <w:t>esults</w:t>
      </w:r>
      <w:r w:rsidR="00270A97">
        <w:t xml:space="preserve"> of experimental studies</w:t>
      </w:r>
      <w:r w:rsidR="00642F9D">
        <w:t xml:space="preserve">, including </w:t>
      </w:r>
      <w:r w:rsidR="00BA0550">
        <w:t>this one</w:t>
      </w:r>
      <w:r w:rsidR="00642F9D">
        <w:t>, must be interpreted with this in mind.</w:t>
      </w:r>
    </w:p>
    <w:p w14:paraId="29645F56" w14:textId="468DDA7B" w:rsidR="00A62EB4" w:rsidRPr="00EA0E38" w:rsidRDefault="00681718" w:rsidP="00A71222">
      <w:r>
        <w:lastRenderedPageBreak/>
        <w:t xml:space="preserve">The availability of water to </w:t>
      </w:r>
      <w:r w:rsidR="00804B33">
        <w:t>natural gas</w:t>
      </w:r>
      <w:r>
        <w:t xml:space="preserve">-generating reactions may also differ between experiment and nature.  </w:t>
      </w:r>
      <w:r w:rsidR="00D82E81">
        <w:t>Our experiment was set up with a</w:t>
      </w:r>
      <w:r w:rsidR="00C71EEE">
        <w:t xml:space="preserve"> comparatively</w:t>
      </w:r>
      <w:r w:rsidR="00D82E81">
        <w:t xml:space="preserve"> high </w:t>
      </w:r>
      <w:proofErr w:type="spellStart"/>
      <w:r w:rsidR="00D82E81">
        <w:t>water:rock</w:t>
      </w:r>
      <w:proofErr w:type="spellEnd"/>
      <w:r w:rsidR="00D82E81">
        <w:t xml:space="preserve"> ratio (5:1) to allow ease of sampling, to maintain single-phase conditions, and to prevent dilution of the deuterium content of the water by exchange with rock</w:t>
      </w:r>
      <w:r w:rsidR="003D4410">
        <w:t>.</w:t>
      </w:r>
      <w:r w:rsidR="0055480A">
        <w:t xml:space="preserve">  </w:t>
      </w:r>
      <w:r w:rsidR="00BF3EBF">
        <w:t xml:space="preserve">The </w:t>
      </w:r>
      <w:proofErr w:type="spellStart"/>
      <w:r w:rsidR="00BF3EBF">
        <w:t>water:carbon</w:t>
      </w:r>
      <w:proofErr w:type="spellEnd"/>
      <w:r w:rsidR="00BF3EBF">
        <w:t xml:space="preserve"> ratio</w:t>
      </w:r>
      <w:r w:rsidR="00BF3EBF">
        <w:t xml:space="preserve"> </w:t>
      </w:r>
      <w:r w:rsidR="00875882">
        <w:t>was</w:t>
      </w:r>
      <w:r w:rsidR="00BF3EBF">
        <w:t xml:space="preserve"> concomitantly high, approximately </w:t>
      </w:r>
      <w:r w:rsidR="00BF3EBF">
        <w:t xml:space="preserve">200:1 given </w:t>
      </w:r>
      <w:r w:rsidR="00BF3EBF">
        <w:t>the</w:t>
      </w:r>
      <w:r w:rsidR="00BF3EBF">
        <w:t xml:space="preserve"> TOC of 2.5%</w:t>
      </w:r>
      <w:r w:rsidR="00DC3E7B">
        <w:t xml:space="preserve"> and ignoring mineral carbon which </w:t>
      </w:r>
      <w:r w:rsidR="002E5508">
        <w:t>is assumed to not</w:t>
      </w:r>
      <w:r w:rsidR="00DC3E7B">
        <w:t xml:space="preserve"> participate in the generation of thermogenic methane</w:t>
      </w:r>
      <w:r w:rsidR="00BF3EBF">
        <w:t xml:space="preserve">.  </w:t>
      </w:r>
      <w:r w:rsidR="0055480A">
        <w:t>Grinding the Eagle Ford rock sample to rock</w:t>
      </w:r>
      <w:r w:rsidR="00D82E81">
        <w:t xml:space="preserve"> powder </w:t>
      </w:r>
      <w:r w:rsidR="0055480A">
        <w:t xml:space="preserve">allowed water to </w:t>
      </w:r>
      <w:r w:rsidR="00B9629B">
        <w:t xml:space="preserve">readily </w:t>
      </w:r>
      <w:r w:rsidR="0055480A">
        <w:t xml:space="preserve">access </w:t>
      </w:r>
      <w:r w:rsidR="00B9629B">
        <w:t xml:space="preserve">exposed </w:t>
      </w:r>
      <w:r w:rsidR="0055480A">
        <w:t xml:space="preserve">sedimentary organic matter with ease. </w:t>
      </w:r>
      <w:r w:rsidR="00D82E81">
        <w:t xml:space="preserve"> </w:t>
      </w:r>
      <w:r w:rsidR="0055480A">
        <w:t>By contrast, p</w:t>
      </w:r>
      <w:r w:rsidR="00A71222">
        <w:t xml:space="preserve">etrophysical studies of the structure of pore systems within clay-rich, organic-rich, overmature gas shales suggest that much of the water is bound to the surfaces of clay minerals and contained predominantly in interstices between clay mineral grains </w:t>
      </w:r>
      <w:r w:rsidR="00A71222">
        <w:fldChar w:fldCharType="begin"/>
      </w:r>
      <w:r w:rsidR="0045429F">
        <w:instrText xml:space="preserve"> ADDIN ZOTERO_ITEM CSL_CITATION {"citationID":"ryHVVtgB","properties":{"formattedCitation":"(see Figure 30 in Passey et al., 2010)","plainCitation":"(see Figure 30 in Passey et al., 2010)","noteIndex":0},"citationItems":[{"id":"JbMcmWLa/ak0amVt2","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w:t>
      </w:r>
      <w:proofErr w:type="spellStart"/>
      <w:r w:rsidR="00CF44A7">
        <w:t>rastering</w:t>
      </w:r>
      <w:proofErr w:type="spellEnd"/>
      <w:r w:rsidR="00CF44A7">
        <w:t xml:space="preserve"> scanning electron microscopy (SEM) technique, </w:t>
      </w:r>
      <w:proofErr w:type="spellStart"/>
      <w:r w:rsidR="00CF44A7">
        <w:t>Passey</w:t>
      </w:r>
      <w:proofErr w:type="spellEnd"/>
      <w:r w:rsidR="00CF44A7">
        <w:t xml:space="preserve"> et al. </w:t>
      </w:r>
      <w:r w:rsidR="00CF44A7">
        <w:fldChar w:fldCharType="begin"/>
      </w:r>
      <w:r w:rsidR="0045429F">
        <w:instrText xml:space="preserve"> ADDIN ZOTERO_ITEM CSL_CITATION {"citationID":"9mHQvtDP","properties":{"formattedCitation":"(2010)","plainCitation":"(2010)","noteIndex":0},"citationItems":[{"id":"JbMcmWLa/ak0amVt2","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overmatur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w:t>
      </w:r>
      <w:r w:rsidR="009E33F1" w:rsidRPr="00A45822">
        <w:t xml:space="preserve">Firstly, </w:t>
      </w:r>
      <w:r w:rsidR="005D10F5" w:rsidRPr="00A45822">
        <w:t>much of the</w:t>
      </w:r>
      <w:r w:rsidR="009E33F1" w:rsidRPr="00A45822">
        <w:t xml:space="preserve"> </w:t>
      </w:r>
      <w:r w:rsidR="00574908" w:rsidRPr="00A45822">
        <w:t>oil and gas</w:t>
      </w:r>
      <w:r w:rsidR="001F0649" w:rsidRPr="00A45822">
        <w:t xml:space="preserve"> </w:t>
      </w:r>
      <w:r w:rsidR="009E33F1" w:rsidRPr="00A45822">
        <w:t xml:space="preserve">generated </w:t>
      </w:r>
      <w:r w:rsidR="00DE0B1A" w:rsidRPr="00A45822">
        <w:t>at or near grain boundaries</w:t>
      </w:r>
      <w:r w:rsidR="009E33F1" w:rsidRPr="00A45822">
        <w:t xml:space="preserve"> </w:t>
      </w:r>
      <w:r w:rsidR="006B73C0" w:rsidRPr="00A45822">
        <w:t>probably underwent</w:t>
      </w:r>
      <w:r w:rsidR="009E33F1" w:rsidRPr="00A45822">
        <w:t xml:space="preserve"> primary migration and </w:t>
      </w:r>
      <w:r w:rsidR="006B73C0" w:rsidRPr="00A45822">
        <w:t>was</w:t>
      </w:r>
      <w:r w:rsidR="009E33F1" w:rsidRPr="00A45822">
        <w:t xml:space="preserve"> expelled</w:t>
      </w:r>
      <w:r w:rsidR="009E33F1">
        <w:t xml:space="preserve"> out of the source rock</w:t>
      </w:r>
      <w:r w:rsidR="00BE2E98">
        <w:t xml:space="preserve"> long before the present day</w:t>
      </w:r>
      <w:r w:rsidR="00707882">
        <w:t xml:space="preserve"> </w:t>
      </w:r>
      <w:r w:rsidR="00707882">
        <w:fldChar w:fldCharType="begin"/>
      </w:r>
      <w:r w:rsidR="0045429F">
        <w:instrText xml:space="preserve"> ADDIN ZOTERO_ITEM CSL_CITATION {"citationID":"pMrQzCdR","properties":{"formattedCitation":"(Mackenzie et al., 1983; Cooles et al., 1986; Sandvik et al., 1992)","plainCitation":"(Mackenzie et al., 1983; Cooles et al., 1986; Sandvik et al., 1992)","noteIndex":0},"citationItems":[{"id":"JbMcmWLa/Sg7JxU0O","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JbMcmWLa/HAWlmwWB","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346C21">
        <w:t>This is supported by m</w:t>
      </w:r>
      <w:r w:rsidR="00421071">
        <w:t xml:space="preserve">ore recent </w:t>
      </w:r>
      <w:r w:rsidR="007D4F56">
        <w:t xml:space="preserve">SEM </w:t>
      </w:r>
      <w:r w:rsidR="00A75F9C">
        <w:t>work</w:t>
      </w:r>
      <w:r w:rsidR="00AD698E">
        <w:t xml:space="preserve"> </w:t>
      </w:r>
      <w:r w:rsidR="007D4F56">
        <w:t>suggest</w:t>
      </w:r>
      <w:r w:rsidR="00D850A3">
        <w:t>ing</w:t>
      </w:r>
      <w:r w:rsidR="007D4F56">
        <w:t xml:space="preserve"> that a substantial amount of the water fraction in shale source rocks may have direct contact with organic matter that </w:t>
      </w:r>
      <w:r w:rsidR="002E1926">
        <w:t xml:space="preserve">commonly </w:t>
      </w:r>
      <w:r w:rsidR="002922E3">
        <w:t>exists within</w:t>
      </w:r>
      <w:r w:rsidR="007D4F56">
        <w:t xml:space="preserve"> interstices of clay minerals</w:t>
      </w:r>
      <w:r w:rsidR="00005DB1">
        <w:t xml:space="preserve"> </w:t>
      </w:r>
      <w:r w:rsidR="00005DB1">
        <w:fldChar w:fldCharType="begin"/>
      </w:r>
      <w:r w:rsidR="00005DB1">
        <w:instrText xml:space="preserve"> ADDIN ZOTERO_ITEM CSL_CITATION {"citationID":"4cI96w28","properties":{"formattedCitation":"(Gupta et al., 2018)","plainCitation":"(Gupta et al., 2018)","noteIndex":0},"citationItems":[{"id":2477,"uris":["http://zotero.org/users/local/Z4CJhsPY/items/LPUQPRP3"],"uri":["http://zotero.org/users/local/Z4CJhsPY/items/LPUQPRP3"],"itemData":{"id":2477,"type":"article-journal","abstract":"In this study, experiments were done on samples from the Marcellus, Woodford, and Eagle Ford shales. The experiments showed that samples from these formations were grossly water-wet, mixed-wet and oil-wet, respectively. The correlation of average wettability index with total organic carbon (TOC) showed that 5 wt% is the critical TOC content required to achieve connectivity and generate oil-wet pathways. Similarly, correlation of average wettability index with clay content showed that &amp;lt;10 wt% clay, samples are oil-wet and &amp;gt;65 wt%, they are predominantly water-wet, and between 10 and 65 wt% clay content, samples exhibited mixed wettability. The threshold values of 5 wt% TOC and 10 wt% clays represent the same volumetric fraction (~10%) of the rock. The figure of 10% can be thought of as percolation threshold for connectivity in shale rocks.Scanning electron microscope (SEM) imaging done on representative samples (one per formation) was used to quantitatively assess the fraction of different pore types. The fractions of different pore types were in agreement with the observations from the macroscopic imbibition experiments. For instance, oil-wet Eagle Ford samples had a higher fraction of organic pores (22.5%) while water-wet Marcellus samples had a higher fraction of inorganic pores (40%). The samples from all the three shales had a high fraction of mixed-wet pores (Marcellus 57%, Eagle Ford 69%, and Woodford 68%). This knowledge of fractions of different pore types can be instrumental in modeling connectivity pathways.","container-title":"Petrophysics - The SPWLA Journal of Formation Evaluation and Reservoir Description","DOI":"10.30632/PJV59N3-2018a2","ISSN":"1529-9074","issue":"03","journalAbbreviation":"Petrophysics - The SPWLA Journal of Formation Evaluation and Reservoir Description","note":"number: 03","page":"308-317","title":"Water-wet or oil-wet: Is it really that simple in shales?","volume":"59","author":[{"family":"Gupta","given":"Ishank"},{"family":"Jernigen","given":"Jeremy"},{"family":"Curtis","given":"Mark"},{"family":"Rai","given":"Chandra"},{"family":"Sondergeld","given":"Carl"}],"issued":{"date-parts":[["2018",6,1]]}}}],"schema":"https://github.com/citation-style-language/schema/raw/master/csl-citation.json"} </w:instrText>
      </w:r>
      <w:r w:rsidR="00005DB1">
        <w:fldChar w:fldCharType="separate"/>
      </w:r>
      <w:r w:rsidR="00005DB1" w:rsidRPr="00005DB1">
        <w:rPr>
          <w:rFonts w:cs="Times New Roman"/>
        </w:rPr>
        <w:t>(Gupta et al., 2018)</w:t>
      </w:r>
      <w:r w:rsidR="00005DB1">
        <w:fldChar w:fldCharType="end"/>
      </w:r>
      <w:r w:rsidR="007D4F56">
        <w:t xml:space="preserve">.  </w:t>
      </w:r>
      <w:r w:rsidR="00A65B18">
        <w:t xml:space="preserve">The second consideration is that trapped water may have </w:t>
      </w:r>
      <w:r w:rsidR="00761ADD">
        <w:t xml:space="preserve">been initially present and </w:t>
      </w:r>
      <w:r w:rsidR="00E751E7">
        <w:t>was</w:t>
      </w:r>
      <w:r w:rsidR="00761ADD">
        <w:t xml:space="preserve"> </w:t>
      </w:r>
      <w:r w:rsidR="0082736D">
        <w:t>quantitatively</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partially-</w:t>
      </w:r>
      <w:proofErr w:type="spellStart"/>
      <w:r w:rsidR="0095561D">
        <w:t>serpentinized</w:t>
      </w:r>
      <w:proofErr w:type="spellEnd"/>
      <w:r w:rsidR="0095561D">
        <w:t xml:space="preserve"> </w:t>
      </w:r>
      <w:proofErr w:type="spellStart"/>
      <w:r w:rsidR="005F30AA">
        <w:t>peridotitic</w:t>
      </w:r>
      <w:proofErr w:type="spellEnd"/>
      <w:r w:rsidR="005F30AA">
        <w:t xml:space="preserve">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xml:space="preserve">, resulting in </w:t>
      </w:r>
      <w:r w:rsidR="0082736D">
        <w:t xml:space="preserve">often </w:t>
      </w:r>
      <w:r w:rsidR="00A62EB4">
        <w:t>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45429F">
        <w:instrText xml:space="preserve"> ADDIN ZOTERO_ITEM CSL_CITATION {"citationID":"6pf9LQJL","properties":{"formattedCitation":"(Klein et al., 2019; Grozeva et al., 2020)","plainCitation":"(Klein et al., 2019; Grozeva et al., 2020)","noteIndex":0},"citationItems":[{"id":"JbMcmWLa/DOZlnWqP","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45429F">
        <w:rPr>
          <w:rFonts w:ascii="Cambria Math" w:hAnsi="Cambria Math" w:cs="Cambria Math"/>
        </w:rPr>
        <w:instrText>∼</w:instrText>
      </w:r>
      <w:r w:rsidR="0045429F">
        <w:instrText xml:space="preserve">400 </w:instrText>
      </w:r>
      <w:r w:rsidR="0045429F">
        <w:rPr>
          <w:rFonts w:cs="Times New Roman"/>
        </w:rPr>
        <w:instrText>°</w:instrText>
      </w:r>
      <w:r w:rsidR="0045429F">
        <w:instrText xml:space="preserve">C. When temperatures decrease below </w:instrText>
      </w:r>
      <w:r w:rsidR="0045429F">
        <w:rPr>
          <w:rFonts w:ascii="Cambria Math" w:hAnsi="Cambria Math" w:cs="Cambria Math"/>
        </w:rPr>
        <w:instrText>∼</w:instrText>
      </w:r>
      <w:r w:rsidR="0045429F">
        <w:instrText xml:space="preserve">340 </w:instrText>
      </w:r>
      <w:r w:rsidR="0045429F">
        <w:rPr>
          <w:rFonts w:cs="Times New Roman"/>
        </w:rPr>
        <w:instrText>°</w:instrText>
      </w:r>
      <w:r w:rsidR="0045429F">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JbMcmWLa/BVB8VGhL","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r w:rsidR="00EA0E38">
        <w:t xml:space="preserve"> Therefore, </w:t>
      </w:r>
      <w:r w:rsidR="00B33E51">
        <w:t xml:space="preserve">the activity of water in such pockets of shale source rock isolated from the broader </w:t>
      </w:r>
      <w:r w:rsidR="003022A7">
        <w:t>clastic</w:t>
      </w:r>
      <w:r w:rsidR="00B33E51">
        <w:t xml:space="preserve"> matrix</w:t>
      </w:r>
      <w:r w:rsidR="00224B0F">
        <w:t xml:space="preserve"> may </w:t>
      </w:r>
      <w:r w:rsidR="008D51EB">
        <w:t xml:space="preserve">be </w:t>
      </w:r>
      <w:r w:rsidR="00224B0F">
        <w:t>sufficient</w:t>
      </w:r>
      <w:r w:rsidR="008B552B">
        <w:t>ly high</w:t>
      </w:r>
      <w:r w:rsidR="00224B0F">
        <w:t xml:space="preserve"> to allow for </w:t>
      </w:r>
      <w:r w:rsidR="00EA0E38">
        <w:t>hydration of kerogen at much</w:t>
      </w:r>
      <w:r w:rsidR="00C50320">
        <w:t xml:space="preserve"> a</w:t>
      </w:r>
      <w:r w:rsidR="00EA0E38">
        <w:t xml:space="preserve"> lower </w:t>
      </w:r>
      <w:proofErr w:type="spellStart"/>
      <w:r w:rsidR="00EA0E38">
        <w:t>water:rock</w:t>
      </w:r>
      <w:proofErr w:type="spellEnd"/>
      <w:r w:rsidR="00EA0E38">
        <w:t xml:space="preserve"> ratio in nature </w:t>
      </w:r>
      <w:r w:rsidR="00B00192">
        <w:t>than</w:t>
      </w:r>
      <w:r w:rsidR="00EA0E38">
        <w:t xml:space="preserve"> </w:t>
      </w:r>
      <w:r w:rsidR="00704CFD">
        <w:t xml:space="preserve">used </w:t>
      </w:r>
      <w:r w:rsidR="003249D9">
        <w:t xml:space="preserve">in </w:t>
      </w:r>
      <w:r w:rsidR="00EA0E38">
        <w:t>our experiment.</w:t>
      </w:r>
    </w:p>
    <w:p w14:paraId="196CFF9D" w14:textId="5CF3E2E5" w:rsidR="00696067" w:rsidRDefault="00696067" w:rsidP="00696067">
      <w:pPr>
        <w:pStyle w:val="Heading1"/>
      </w:pPr>
      <w:r>
        <w:t>Conclusions</w:t>
      </w:r>
    </w:p>
    <w:p w14:paraId="0FDB0081" w14:textId="51524371" w:rsidR="000C1E01" w:rsidRDefault="0048730B" w:rsidP="000C1E01">
      <w:r w:rsidRPr="006A6592">
        <w:t>Four</w:t>
      </w:r>
      <w:r w:rsidR="0045739A" w:rsidRPr="006A6592">
        <w:t xml:space="preserve"> features</w:t>
      </w:r>
      <w:r w:rsidR="0045739A">
        <w:t xml:space="preserve"> in the</w:t>
      </w:r>
      <w:r w:rsidR="009177F8">
        <w:t xml:space="preserve"> dataset are notable</w:t>
      </w:r>
      <w:r w:rsidR="007254BD">
        <w:t xml:space="preserve">: </w:t>
      </w:r>
      <w:r>
        <w:t>(</w:t>
      </w:r>
      <w:proofErr w:type="spellStart"/>
      <w:r>
        <w:rPr>
          <w:i/>
        </w:rPr>
        <w:t>i</w:t>
      </w:r>
      <w:proofErr w:type="spellEnd"/>
      <w:r>
        <w:t xml:space="preserve">) the production of </w:t>
      </w:r>
      <w:proofErr w:type="spellStart"/>
      <w:r>
        <w:t>undeuterated</w:t>
      </w:r>
      <w:proofErr w:type="spellEnd"/>
      <w:r>
        <w:t xml:space="preserve">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and (</w:t>
      </w:r>
      <w:r>
        <w:rPr>
          <w:i/>
        </w:rPr>
        <w:t>iv</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6D3E13D" w:rsidR="007A4272" w:rsidRPr="005B7361" w:rsidRDefault="0053494B" w:rsidP="005B7361">
      <w:proofErr w:type="gramStart"/>
      <w:r>
        <w:t>Carefully-controlled</w:t>
      </w:r>
      <w:proofErr w:type="gramEnd"/>
      <w:r>
        <w:t>, t</w:t>
      </w:r>
      <w:r w:rsidR="007A4272">
        <w:t xml:space="preserve">emperature-programmed </w:t>
      </w:r>
      <w:r w:rsidR="00DC29E7">
        <w:t>hydrous</w:t>
      </w:r>
      <w:r w:rsidR="00E74B48">
        <w:t xml:space="preserve"> </w:t>
      </w:r>
      <w:r w:rsidR="009247C4">
        <w:t xml:space="preserve">deuteration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w:t>
      </w:r>
      <w:r w:rsidR="0082736D">
        <w:t xml:space="preserve">to </w:t>
      </w:r>
      <w:r w:rsidR="007A4272">
        <w:t>improv</w:t>
      </w:r>
      <w:r w:rsidR="0082736D">
        <w:t>e</w:t>
      </w:r>
      <w:r w:rsidR="007A4272">
        <w:t xml:space="preserve"> prediction </w:t>
      </w:r>
      <w:r w:rsidR="007A4272">
        <w:lastRenderedPageBreak/>
        <w:t xml:space="preserve">of generative yields and </w:t>
      </w:r>
      <w:r w:rsidR="00A93FDE">
        <w:t>hydrocarbon</w:t>
      </w:r>
      <w:r w:rsidR="0043166C">
        <w:t xml:space="preserve"> composition</w:t>
      </w:r>
      <w:r w:rsidR="007A4272">
        <w:t xml:space="preserve"> in basins where timing and quality of charge </w:t>
      </w:r>
      <w:r w:rsidR="004D541A">
        <w:t xml:space="preserve">are </w:t>
      </w:r>
      <w:r w:rsidR="00317E70">
        <w:t xml:space="preserve">key </w:t>
      </w:r>
      <w:r w:rsidR="005724DB">
        <w:t>u</w:t>
      </w:r>
      <w:r w:rsidR="004D541A">
        <w:t>ncertainties</w:t>
      </w:r>
      <w:r w:rsidR="007A4272">
        <w:t xml:space="preserve">. </w:t>
      </w:r>
    </w:p>
    <w:p w14:paraId="5AA7D99E" w14:textId="2E1BBC1B" w:rsidR="00FE335F" w:rsidRPr="008D00B4" w:rsidRDefault="00A45822" w:rsidP="00BC188A">
      <w:r>
        <w:t xml:space="preserve">Data from this study support the hypothesis that much </w:t>
      </w:r>
      <w:r w:rsidRPr="00A45822">
        <w:t xml:space="preserve">of the </w:t>
      </w:r>
      <w:r>
        <w:t xml:space="preserve">H </w:t>
      </w:r>
      <w:r w:rsidRPr="00A45822">
        <w:t xml:space="preserve">in </w:t>
      </w:r>
      <w:r>
        <w:t xml:space="preserve">thermogenic </w:t>
      </w:r>
      <w:r w:rsidRPr="00A45822">
        <w:t>natural gas</w:t>
      </w:r>
      <w:r>
        <w:t xml:space="preserve">es </w:t>
      </w:r>
      <w:r w:rsidRPr="00A45822">
        <w:t xml:space="preserve">may </w:t>
      </w:r>
      <w:r>
        <w:t>derive</w:t>
      </w:r>
      <w:r w:rsidRPr="00A45822">
        <w:t xml:space="preserve"> from water</w:t>
      </w:r>
      <w:r>
        <w:t>, implying that the hydrogen content of organic matter may not limit gas generation</w:t>
      </w:r>
      <w:r w:rsidRPr="00A45822">
        <w:t xml:space="preserve">. </w:t>
      </w:r>
      <w:r>
        <w:t xml:space="preserve"> </w:t>
      </w:r>
      <w:r w:rsidR="00993210">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7053AC91" w:rsidR="00131FE2" w:rsidRPr="008D00B4" w:rsidRDefault="00131FE2" w:rsidP="00EC7ED6">
      <w:pPr>
        <w:pStyle w:val="Heading1"/>
      </w:pPr>
      <w:r w:rsidRPr="008D00B4">
        <w:t>Acknowledgments</w:t>
      </w:r>
    </w:p>
    <w:p w14:paraId="58F93328" w14:textId="72CBC3EE" w:rsidR="00A466F9" w:rsidRDefault="00475BA4" w:rsidP="00BC188A">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974A17">
        <w:t>E.P.R</w:t>
      </w:r>
      <w:r w:rsidR="00974A17" w:rsidRPr="002C0814">
        <w:t xml:space="preserve"> was supported by the Norwegian Research Council through the Cent</w:t>
      </w:r>
      <w:r w:rsidR="00974A17">
        <w:t>re</w:t>
      </w:r>
      <w:r w:rsidR="00974A17" w:rsidRPr="002C0814">
        <w:t xml:space="preserve"> for Geobiology (</w:t>
      </w:r>
      <w:r w:rsidR="00974A17">
        <w:t xml:space="preserve">SFF </w:t>
      </w:r>
      <w:r w:rsidR="00974A17" w:rsidRPr="002C0814">
        <w:t>Project</w:t>
      </w:r>
      <w:r w:rsidR="00974A17">
        <w:t xml:space="preserve"> #</w:t>
      </w:r>
      <w:r w:rsidR="00974A17" w:rsidRPr="002C0814">
        <w:t>179560)</w:t>
      </w:r>
      <w:r w:rsidR="00974A17">
        <w:t>.</w:t>
      </w:r>
      <w:r w:rsidR="00974A17" w:rsidRPr="002C0814">
        <w:t xml:space="preserve"> </w:t>
      </w:r>
      <w:r w:rsidR="00CC05F2">
        <w:t>We</w:t>
      </w:r>
      <w:r w:rsidR="007F2AC2">
        <w:t xml:space="preserve"> are grateful to</w:t>
      </w:r>
      <w:r w:rsidR="00CC05F2">
        <w:t xml:space="preserve"> </w:t>
      </w:r>
      <w:r w:rsidR="00CD682B">
        <w:t>Keith F.</w:t>
      </w:r>
      <w:r w:rsidR="00DE6714">
        <w:t xml:space="preserve"> </w:t>
      </w:r>
      <w:r w:rsidR="00CD682B">
        <w:t>M. Thompson</w:t>
      </w:r>
      <w:r w:rsidR="00BB25E4">
        <w:t xml:space="preserve"> (</w:t>
      </w:r>
      <w:proofErr w:type="spellStart"/>
      <w:r w:rsidR="00BB25E4">
        <w:t>PetroSurveys</w:t>
      </w:r>
      <w:proofErr w:type="spellEnd"/>
      <w:r w:rsidR="00BB25E4">
        <w:t>, Inc.)</w:t>
      </w:r>
      <w:r w:rsidR="00CD682B">
        <w:t xml:space="preserve"> for p</w:t>
      </w:r>
      <w:r w:rsidR="00952617">
        <w:t xml:space="preserve">roviding the </w:t>
      </w:r>
      <w:r w:rsidR="00CC05F2">
        <w:t xml:space="preserve">Eagle Ford </w:t>
      </w:r>
      <w:r w:rsidR="00952617">
        <w:t>rock sample</w:t>
      </w:r>
      <w:r w:rsidR="00CC05F2">
        <w:t>,</w:t>
      </w:r>
      <w:r w:rsidR="00CD682B">
        <w:t xml:space="preserve"> </w:t>
      </w:r>
      <w:r w:rsidR="00BB25E4">
        <w:t xml:space="preserve">Carl Johnson (WHOI) for the elemental analyses, </w:t>
      </w:r>
      <w:r w:rsidR="007F2AC2">
        <w:t xml:space="preserve">Aaron Sattler (ExxonMobil Research and Engineering) for advice on inverting mass spectral data, Michael </w:t>
      </w:r>
      <w:proofErr w:type="spellStart"/>
      <w:r w:rsidR="007F2AC2">
        <w:t>Lewan</w:t>
      </w:r>
      <w:proofErr w:type="spellEnd"/>
      <w:r w:rsidR="0043785F">
        <w:t xml:space="preserve"> (USGS)</w:t>
      </w:r>
      <w:r w:rsidR="007F2AC2">
        <w:t xml:space="preserve"> for comments on the thesis chapter from which this work originated, </w:t>
      </w:r>
      <w:r w:rsidR="00CD682B">
        <w:t>and Chris Clayton</w:t>
      </w:r>
      <w:r w:rsidR="007C1E21">
        <w:t xml:space="preserve"> (CCG</w:t>
      </w:r>
      <w:r w:rsidR="00D908E6">
        <w:t>S)</w:t>
      </w:r>
      <w:r w:rsidR="00CD682B">
        <w:t xml:space="preserve"> for </w:t>
      </w:r>
      <w:r w:rsidR="00927B72">
        <w:t xml:space="preserve">an email exchange </w:t>
      </w:r>
      <w:r w:rsidR="00062658">
        <w:t>that inspired</w:t>
      </w:r>
      <w:r w:rsidR="00CD682B">
        <w:t xml:space="preserve"> this </w:t>
      </w:r>
      <w:r w:rsidR="007F2AC2">
        <w:t>study</w:t>
      </w:r>
      <w:r w:rsidR="00CD682B">
        <w:t xml:space="preserve">.  </w:t>
      </w:r>
      <w:r w:rsidR="00D513AC">
        <w:t xml:space="preserve">The data </w:t>
      </w:r>
      <w:r w:rsidR="007F2AC2">
        <w:t>presented in this paper</w:t>
      </w:r>
      <w:r w:rsidR="00D513AC">
        <w:t xml:space="preserve"> were collected while the primary author was a Ph.D. student in the MIT/WHOI Joint Program.  </w:t>
      </w:r>
    </w:p>
    <w:p w14:paraId="1AB2CDBC" w14:textId="77777777" w:rsidR="00A466F9" w:rsidRDefault="00A466F9" w:rsidP="00BC188A"/>
    <w:p w14:paraId="271A4F65" w14:textId="276EC5E7" w:rsidR="00F423D5" w:rsidRPr="008D00B4" w:rsidRDefault="00A466F9" w:rsidP="00BC188A">
      <w:r>
        <w:rPr>
          <w:i/>
        </w:rPr>
        <w:t xml:space="preserve">Conflict of interest statement:  </w:t>
      </w:r>
      <w:r>
        <w:t>None.</w:t>
      </w:r>
      <w:r w:rsidR="00F423D5" w:rsidRPr="008D00B4">
        <w:br w:type="page"/>
      </w:r>
    </w:p>
    <w:p w14:paraId="74BB87E5" w14:textId="59594FE1" w:rsidR="0094110E" w:rsidRPr="008D00B4" w:rsidRDefault="00CB7BA4" w:rsidP="00BC5D95">
      <w:pPr>
        <w:pStyle w:val="Heading1"/>
      </w:pPr>
      <w:r w:rsidRPr="008D00B4">
        <w:lastRenderedPageBreak/>
        <w:t>References</w:t>
      </w:r>
    </w:p>
    <w:p w14:paraId="73700D58" w14:textId="77777777" w:rsidR="00745DBD" w:rsidRDefault="000E4E46" w:rsidP="00745DBD">
      <w:pPr>
        <w:pStyle w:val="Bibliography"/>
      </w:pPr>
      <w:r>
        <w:fldChar w:fldCharType="begin"/>
      </w:r>
      <w:r>
        <w:instrText xml:space="preserve"> ADDIN ZOTERO_BIBL {"uncited":[],"omitted":[],"custom":[]} CSL_BIBLIOGRAPHY </w:instrText>
      </w:r>
      <w:r>
        <w:fldChar w:fldCharType="separate"/>
      </w:r>
      <w:r w:rsidR="00745DBD">
        <w:t xml:space="preserve">Alexander, R., </w:t>
      </w:r>
      <w:proofErr w:type="spellStart"/>
      <w:r w:rsidR="00745DBD">
        <w:t>Kagi</w:t>
      </w:r>
      <w:proofErr w:type="spellEnd"/>
      <w:r w:rsidR="00745DBD">
        <w:t xml:space="preserve">, R.I., </w:t>
      </w:r>
      <w:proofErr w:type="spellStart"/>
      <w:r w:rsidR="00745DBD">
        <w:t>Larcher</w:t>
      </w:r>
      <w:proofErr w:type="spellEnd"/>
      <w:r w:rsidR="00745DBD">
        <w:t>, A.V., 1984. Clay catalysis of alkyl hydrogen exchange reactions—reaction mechanisms. Organic Geochemistry 6, 755–760.</w:t>
      </w:r>
    </w:p>
    <w:p w14:paraId="2CBCEDD1" w14:textId="77777777" w:rsidR="00745DBD" w:rsidRDefault="00745DBD" w:rsidP="00745DBD">
      <w:pPr>
        <w:pStyle w:val="Bibliography"/>
      </w:pPr>
      <w:r>
        <w:t>Baskin, D.K., 1997. Atomic H/C ratio of kerogen as an estimate of thermal maturity and organic matter conversion. AAPG bulletin 81, 1437–1450.</w:t>
      </w:r>
    </w:p>
    <w:p w14:paraId="66FC46B6" w14:textId="77777777" w:rsidR="00745DBD" w:rsidRPr="00745DBD" w:rsidRDefault="00745DBD" w:rsidP="00745DBD">
      <w:pPr>
        <w:pStyle w:val="Bibliography"/>
        <w:rPr>
          <w:lang w:val="es-ES"/>
        </w:rPr>
      </w:pPr>
      <w:r>
        <w:t xml:space="preserve">Beaudry, P., </w:t>
      </w:r>
      <w:proofErr w:type="spellStart"/>
      <w:r>
        <w:t>Stefánsson</w:t>
      </w:r>
      <w:proofErr w:type="spellEnd"/>
      <w:r>
        <w:t xml:space="preserve">, A., </w:t>
      </w:r>
      <w:proofErr w:type="spellStart"/>
      <w:r>
        <w:t>Fiebig</w:t>
      </w:r>
      <w:proofErr w:type="spellEnd"/>
      <w:r>
        <w:t xml:space="preserve">, J., </w:t>
      </w:r>
      <w:proofErr w:type="spellStart"/>
      <w:r>
        <w:t>Rhim</w:t>
      </w:r>
      <w:proofErr w:type="spellEnd"/>
      <w:r>
        <w:t xml:space="preserve">, J.H., Ono, S., 2021. High temperature generation and equilibration of methane in terrestrial geothermal systems: Evidence from clumped </w:t>
      </w:r>
      <w:proofErr w:type="spellStart"/>
      <w:r>
        <w:t>isotopologues</w:t>
      </w:r>
      <w:proofErr w:type="spellEnd"/>
      <w:r>
        <w:t xml:space="preserve">.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309, 209–234.</w:t>
      </w:r>
    </w:p>
    <w:p w14:paraId="7731A182" w14:textId="77777777" w:rsidR="00745DBD" w:rsidRDefault="00745DBD" w:rsidP="00745DBD">
      <w:pPr>
        <w:pStyle w:val="Bibliography"/>
      </w:pPr>
      <w:proofErr w:type="spellStart"/>
      <w:r w:rsidRPr="00745DBD">
        <w:rPr>
          <w:lang w:val="es-ES"/>
        </w:rPr>
        <w:t>Berner</w:t>
      </w:r>
      <w:proofErr w:type="spellEnd"/>
      <w:r w:rsidRPr="00745DBD">
        <w:rPr>
          <w:lang w:val="es-ES"/>
        </w:rPr>
        <w:t xml:space="preserve">, U., Faber, E., </w:t>
      </w:r>
      <w:proofErr w:type="spellStart"/>
      <w:r w:rsidRPr="00745DBD">
        <w:rPr>
          <w:lang w:val="es-ES"/>
        </w:rPr>
        <w:t>Scheeder</w:t>
      </w:r>
      <w:proofErr w:type="spellEnd"/>
      <w:r w:rsidRPr="00745DBD">
        <w:rPr>
          <w:lang w:val="es-ES"/>
        </w:rPr>
        <w:t xml:space="preserve">, G., </w:t>
      </w:r>
      <w:proofErr w:type="spellStart"/>
      <w:r w:rsidRPr="00745DBD">
        <w:rPr>
          <w:lang w:val="es-ES"/>
        </w:rPr>
        <w:t>Panten</w:t>
      </w:r>
      <w:proofErr w:type="spellEnd"/>
      <w:r w:rsidRPr="00745DBD">
        <w:rPr>
          <w:lang w:val="es-ES"/>
        </w:rPr>
        <w:t xml:space="preserve">, D., 1995. </w:t>
      </w:r>
      <w:r>
        <w:t xml:space="preserve">Primary cracking of algal and </w:t>
      </w:r>
      <w:proofErr w:type="spellStart"/>
      <w:r>
        <w:t>landplant</w:t>
      </w:r>
      <w:proofErr w:type="spellEnd"/>
      <w:r>
        <w:t xml:space="preserve"> kerogens: kinetic models of isotope variations in methane, </w:t>
      </w:r>
      <w:proofErr w:type="gramStart"/>
      <w:r>
        <w:t>ethane</w:t>
      </w:r>
      <w:proofErr w:type="gramEnd"/>
      <w:r>
        <w:t xml:space="preserve"> and propane. Chemical Geology 126, 233–245.</w:t>
      </w:r>
    </w:p>
    <w:p w14:paraId="460DFFEC" w14:textId="77777777" w:rsidR="00745DBD" w:rsidRDefault="00745DBD" w:rsidP="00745DBD">
      <w:pPr>
        <w:pStyle w:val="Bibliography"/>
      </w:pPr>
      <w:r>
        <w:t>Burnham, A.K., 2019. Kinetic models of vitrinite, kerogen, and bitumen reflectance. Organic Geochemistry 131, 50–59.</w:t>
      </w:r>
    </w:p>
    <w:p w14:paraId="221FD8C7" w14:textId="77777777" w:rsidR="00745DBD" w:rsidRDefault="00745DBD" w:rsidP="00745DBD">
      <w:pPr>
        <w:pStyle w:val="Bibliography"/>
      </w:pPr>
      <w:proofErr w:type="spellStart"/>
      <w:r>
        <w:t>Cardneaux</w:t>
      </w:r>
      <w:proofErr w:type="spellEnd"/>
      <w:r>
        <w:t>, A., Nunn, J.A., 2013. Estimates of maturation and TOC from log data in the Eagle Ford Shale, Maverick Basin of South Texas. Gulf Coast Association of Geological Societies Transactions 63, 111–124.</w:t>
      </w:r>
    </w:p>
    <w:p w14:paraId="3ACC0E2E" w14:textId="77777777" w:rsidR="00745DBD" w:rsidRDefault="00745DBD" w:rsidP="00745DBD">
      <w:pPr>
        <w:pStyle w:val="Bibliography"/>
      </w:pPr>
      <w:proofErr w:type="spellStart"/>
      <w:r>
        <w:t>Cardneaux</w:t>
      </w:r>
      <w:proofErr w:type="spellEnd"/>
      <w:r>
        <w:t>, A.P., 2012. Mapping of the oil window in the Eagle Ford shale play of southwest Texas using thermal modeling and log overlay analysis (</w:t>
      </w:r>
      <w:proofErr w:type="spellStart"/>
      <w:r>
        <w:t>Masters</w:t>
      </w:r>
      <w:proofErr w:type="spellEnd"/>
      <w:r>
        <w:t xml:space="preserve"> Thesis). Louisiana State University.</w:t>
      </w:r>
    </w:p>
    <w:p w14:paraId="4148C3EB" w14:textId="77777777" w:rsidR="00745DBD" w:rsidRDefault="00745DBD" w:rsidP="00745DBD">
      <w:pPr>
        <w:pStyle w:val="Bibliography"/>
      </w:pPr>
      <w:r>
        <w:t xml:space="preserve">Clayton, C., 2003. Hydrogen isotope systematics of thermally generated natural gas. International Meeting on Organic Geochemistry, 21st, Kraków, Poland, Book </w:t>
      </w:r>
      <w:proofErr w:type="spellStart"/>
      <w:r>
        <w:t>Abstr</w:t>
      </w:r>
      <w:proofErr w:type="spellEnd"/>
      <w:r>
        <w:t>. Part I 51–52.</w:t>
      </w:r>
    </w:p>
    <w:p w14:paraId="1F90D39B" w14:textId="77777777" w:rsidR="00745DBD" w:rsidRPr="00745DBD" w:rsidRDefault="00745DBD" w:rsidP="00745DBD">
      <w:pPr>
        <w:pStyle w:val="Bibliography"/>
        <w:rPr>
          <w:lang w:val="es-ES"/>
        </w:rPr>
      </w:pPr>
      <w:proofErr w:type="spellStart"/>
      <w:r>
        <w:t>Connan</w:t>
      </w:r>
      <w:proofErr w:type="spellEnd"/>
      <w:r>
        <w:t xml:space="preserve">, J., </w:t>
      </w:r>
      <w:proofErr w:type="spellStart"/>
      <w:r>
        <w:t>Cassou</w:t>
      </w:r>
      <w:proofErr w:type="spellEnd"/>
      <w:r>
        <w:t xml:space="preserve">, A.M., 1980. Properties of gases and petroleum liquids derived from terrestrial kerogen at various maturation levels.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44, 1–23.</w:t>
      </w:r>
    </w:p>
    <w:p w14:paraId="1212B4DB" w14:textId="77777777" w:rsidR="00745DBD" w:rsidRDefault="00745DBD" w:rsidP="00745DBD">
      <w:pPr>
        <w:pStyle w:val="Bibliography"/>
      </w:pPr>
      <w:proofErr w:type="spellStart"/>
      <w:r w:rsidRPr="00745DBD">
        <w:rPr>
          <w:lang w:val="es-ES"/>
        </w:rPr>
        <w:t>Cooles</w:t>
      </w:r>
      <w:proofErr w:type="spellEnd"/>
      <w:r w:rsidRPr="00745DBD">
        <w:rPr>
          <w:lang w:val="es-ES"/>
        </w:rPr>
        <w:t xml:space="preserve">, G., Mackenzie, A., </w:t>
      </w:r>
      <w:proofErr w:type="spellStart"/>
      <w:r w:rsidRPr="00745DBD">
        <w:rPr>
          <w:lang w:val="es-ES"/>
        </w:rPr>
        <w:t>Quigley</w:t>
      </w:r>
      <w:proofErr w:type="spellEnd"/>
      <w:r w:rsidRPr="00745DBD">
        <w:rPr>
          <w:lang w:val="es-ES"/>
        </w:rPr>
        <w:t xml:space="preserve">, T., 1986. </w:t>
      </w:r>
      <w:r>
        <w:t>Calculation of petroleum masses generated and expelled from source rocks. Organic Geochemistry 10, 235–245.</w:t>
      </w:r>
    </w:p>
    <w:p w14:paraId="72B0FD56" w14:textId="77777777" w:rsidR="00745DBD" w:rsidRDefault="00745DBD" w:rsidP="00745DBD">
      <w:pPr>
        <w:pStyle w:val="Bibliography"/>
      </w:pPr>
      <w:r>
        <w:t xml:space="preserve">Dawson, D., Grice, K., Alexander, R., 2005. Effect of maturation on the indigenous </w:t>
      </w:r>
      <w:proofErr w:type="spellStart"/>
      <w:r>
        <w:t>δD</w:t>
      </w:r>
      <w:proofErr w:type="spellEnd"/>
      <w:r>
        <w:t xml:space="preserve"> signatures of individual hydrocarbons in sediments and crude oils from the Perth Basin (Western Australia). Organic Geochemistry 36, 95–104.</w:t>
      </w:r>
    </w:p>
    <w:p w14:paraId="0AF3CCE6" w14:textId="77777777" w:rsidR="00745DBD" w:rsidRDefault="00745DBD" w:rsidP="00745DBD">
      <w:pPr>
        <w:pStyle w:val="Bibliography"/>
      </w:pPr>
      <w:proofErr w:type="spellStart"/>
      <w:r>
        <w:t>Dibeler</w:t>
      </w:r>
      <w:proofErr w:type="spellEnd"/>
      <w:r>
        <w:t xml:space="preserve">, V.H., Mohler, F.L., 1950. Mass spectra of the </w:t>
      </w:r>
      <w:proofErr w:type="spellStart"/>
      <w:r>
        <w:t>deuteromethanes</w:t>
      </w:r>
      <w:proofErr w:type="spellEnd"/>
      <w:r>
        <w:t>. J. Research Nat. Bur. Standards 45, 441–444.</w:t>
      </w:r>
    </w:p>
    <w:p w14:paraId="46084263" w14:textId="77777777" w:rsidR="00745DBD" w:rsidRDefault="00745DBD" w:rsidP="00745DBD">
      <w:pPr>
        <w:pStyle w:val="Bibliography"/>
      </w:pPr>
      <w:proofErr w:type="spellStart"/>
      <w:r>
        <w:t>Dieckmann</w:t>
      </w:r>
      <w:proofErr w:type="spellEnd"/>
      <w:r>
        <w:t>, V., Horsfield, B., Schenk, H.J., 2000. Heating rate dependency of petroleum-forming reactions: implications for compositional kinetic predictions. Organic Geochemistry 31, 1333–1348.</w:t>
      </w:r>
    </w:p>
    <w:p w14:paraId="45E79799" w14:textId="77777777" w:rsidR="00745DBD" w:rsidRDefault="00745DBD" w:rsidP="00745DBD">
      <w:pPr>
        <w:pStyle w:val="Bibliography"/>
      </w:pPr>
      <w:r>
        <w:t xml:space="preserve">Dong, G., </w:t>
      </w:r>
      <w:proofErr w:type="spellStart"/>
      <w:r>
        <w:t>Xie</w:t>
      </w:r>
      <w:proofErr w:type="spellEnd"/>
      <w:r>
        <w:t xml:space="preserve">, H., </w:t>
      </w:r>
      <w:proofErr w:type="spellStart"/>
      <w:r>
        <w:t>Formolo</w:t>
      </w:r>
      <w:proofErr w:type="spellEnd"/>
      <w:r>
        <w:t xml:space="preserve">, M., Lawson, M., Sessions, A., </w:t>
      </w:r>
      <w:proofErr w:type="spellStart"/>
      <w:r>
        <w:t>Eiler</w:t>
      </w:r>
      <w:proofErr w:type="spellEnd"/>
      <w:r>
        <w:t xml:space="preserve">, J., 2021. Clumped isotope effects of thermogenic methane formation: insights from pyrolysis of hydrocarbons. </w:t>
      </w:r>
      <w:proofErr w:type="spellStart"/>
      <w:r>
        <w:t>Geochimica</w:t>
      </w:r>
      <w:proofErr w:type="spellEnd"/>
      <w:r>
        <w:t xml:space="preserve"> et </w:t>
      </w:r>
      <w:proofErr w:type="spellStart"/>
      <w:r>
        <w:t>Cosmochimica</w:t>
      </w:r>
      <w:proofErr w:type="spellEnd"/>
      <w:r>
        <w:t xml:space="preserve"> Acta. </w:t>
      </w:r>
      <w:proofErr w:type="gramStart"/>
      <w:r>
        <w:t>doi:10.1016/j.gca</w:t>
      </w:r>
      <w:proofErr w:type="gramEnd"/>
      <w:r>
        <w:t>.2021.03.009</w:t>
      </w:r>
    </w:p>
    <w:p w14:paraId="60AF94EF" w14:textId="77777777" w:rsidR="00745DBD" w:rsidRDefault="00745DBD" w:rsidP="00745DBD">
      <w:pPr>
        <w:pStyle w:val="Bibliography"/>
      </w:pPr>
      <w:r>
        <w:t xml:space="preserve">Douglas, P.M., </w:t>
      </w:r>
      <w:proofErr w:type="spellStart"/>
      <w:r>
        <w:t>Stolper</w:t>
      </w:r>
      <w:proofErr w:type="spellEnd"/>
      <w:r>
        <w:t xml:space="preserve">, D.A., </w:t>
      </w:r>
      <w:proofErr w:type="spellStart"/>
      <w:r>
        <w:t>Eiler</w:t>
      </w:r>
      <w:proofErr w:type="spellEnd"/>
      <w:r>
        <w:t xml:space="preserve">, J.M., Sessions, A.L., Lawson, M., Shuai, Y., Bishop, A., </w:t>
      </w:r>
      <w:proofErr w:type="spellStart"/>
      <w:r>
        <w:t>Podlaha</w:t>
      </w:r>
      <w:proofErr w:type="spellEnd"/>
      <w:r>
        <w:t>, O.G., Ferreira, A.A., Neto, E.V.S., others, 2017. Methane clumped isotopes: Progress and potential for a new isotopic tracer. Organic Geochemistry 113, 262–282.</w:t>
      </w:r>
    </w:p>
    <w:p w14:paraId="4AF1722F" w14:textId="77777777" w:rsidR="00745DBD" w:rsidRDefault="00745DBD" w:rsidP="00745DBD">
      <w:pPr>
        <w:pStyle w:val="Bibliography"/>
      </w:pPr>
      <w:proofErr w:type="spellStart"/>
      <w:r>
        <w:t>Eichhubl</w:t>
      </w:r>
      <w:proofErr w:type="spellEnd"/>
      <w:r>
        <w:t>, P., Boles, J.R., 2000. Rates of fluid flow in fault systems; evidence for episodic rapid fluid flow in the Miocene Monterey Formation, coastal California. American Journal of Science 300, 571.</w:t>
      </w:r>
    </w:p>
    <w:p w14:paraId="2BB65B5A" w14:textId="77777777" w:rsidR="00745DBD" w:rsidRDefault="00745DBD" w:rsidP="00745DBD">
      <w:pPr>
        <w:pStyle w:val="Bibliography"/>
      </w:pPr>
      <w:proofErr w:type="spellStart"/>
      <w:r>
        <w:t>Eldrett</w:t>
      </w:r>
      <w:proofErr w:type="spellEnd"/>
      <w:r>
        <w:t xml:space="preserve">, J.S., Ma, C., Bergman, S.C., Lutz, B., Gregory, F.J., </w:t>
      </w:r>
      <w:proofErr w:type="spellStart"/>
      <w:r>
        <w:t>Dodsworth</w:t>
      </w:r>
      <w:proofErr w:type="spellEnd"/>
      <w:r>
        <w:t xml:space="preserve">, P., Phipps, M., </w:t>
      </w:r>
      <w:proofErr w:type="spellStart"/>
      <w:r>
        <w:t>Hardas</w:t>
      </w:r>
      <w:proofErr w:type="spellEnd"/>
      <w:r>
        <w:t xml:space="preserve">, P., </w:t>
      </w:r>
      <w:proofErr w:type="spellStart"/>
      <w:r>
        <w:t>Minisini</w:t>
      </w:r>
      <w:proofErr w:type="spellEnd"/>
      <w:r>
        <w:t xml:space="preserve">, D., </w:t>
      </w:r>
      <w:proofErr w:type="spellStart"/>
      <w:r>
        <w:t>Ozkan</w:t>
      </w:r>
      <w:proofErr w:type="spellEnd"/>
      <w:r>
        <w:t xml:space="preserve">, A., </w:t>
      </w:r>
      <w:proofErr w:type="spellStart"/>
      <w:r>
        <w:t>Ramezani</w:t>
      </w:r>
      <w:proofErr w:type="spellEnd"/>
      <w:r>
        <w:t xml:space="preserve">, J., Bowring, S.A., </w:t>
      </w:r>
      <w:proofErr w:type="spellStart"/>
      <w:r>
        <w:t>Kamo</w:t>
      </w:r>
      <w:proofErr w:type="spellEnd"/>
      <w:r>
        <w:t xml:space="preserve">, S.L., Ferguson, K., Macaulay, C., Kelly, A.E., 2015. An astronomically calibrated stratigraphy of the Cenomanian, Turonian and earliest Coniacian from the Cretaceous Western Interior Seaway, USA: Implications for global </w:t>
      </w:r>
      <w:proofErr w:type="spellStart"/>
      <w:r>
        <w:t>chronostratigraphy</w:t>
      </w:r>
      <w:proofErr w:type="spellEnd"/>
      <w:r>
        <w:t>. Cretaceous Research 56, 316–344.</w:t>
      </w:r>
    </w:p>
    <w:p w14:paraId="0DDB6337" w14:textId="77777777" w:rsidR="00745DBD" w:rsidRDefault="00745DBD" w:rsidP="00745DBD">
      <w:pPr>
        <w:pStyle w:val="Bibliography"/>
      </w:pPr>
      <w:proofErr w:type="spellStart"/>
      <w:r>
        <w:t>Eldrett</w:t>
      </w:r>
      <w:proofErr w:type="spellEnd"/>
      <w:r>
        <w:t xml:space="preserve">, J.S., </w:t>
      </w:r>
      <w:proofErr w:type="spellStart"/>
      <w:r>
        <w:t>Minisini</w:t>
      </w:r>
      <w:proofErr w:type="spellEnd"/>
      <w:r>
        <w:t>, D., Bergman, S.C., 2014. Decoupling of the carbon cycle during Ocean Anoxic Event 2. Geology 42, 567–570.</w:t>
      </w:r>
    </w:p>
    <w:p w14:paraId="3479EE74" w14:textId="77777777" w:rsidR="00745DBD" w:rsidRDefault="00745DBD" w:rsidP="00745DBD">
      <w:pPr>
        <w:pStyle w:val="Bibliography"/>
      </w:pPr>
      <w:proofErr w:type="spellStart"/>
      <w:r>
        <w:t>Fjellanger</w:t>
      </w:r>
      <w:proofErr w:type="spellEnd"/>
      <w:r>
        <w:t xml:space="preserve">, E., </w:t>
      </w:r>
      <w:proofErr w:type="spellStart"/>
      <w:r>
        <w:t>Kontorovich</w:t>
      </w:r>
      <w:proofErr w:type="spellEnd"/>
      <w:r>
        <w:t xml:space="preserve">, A.E., Barboza, S.A., </w:t>
      </w:r>
      <w:proofErr w:type="spellStart"/>
      <w:r>
        <w:t>Burshtein</w:t>
      </w:r>
      <w:proofErr w:type="spellEnd"/>
      <w:r>
        <w:t xml:space="preserve">, L.M., Hardy, M.J., </w:t>
      </w:r>
      <w:proofErr w:type="spellStart"/>
      <w:r>
        <w:t>Livshits</w:t>
      </w:r>
      <w:proofErr w:type="spellEnd"/>
      <w:r>
        <w:t>, V.R., 2010. Charging the giant gas fields of the NW Siberia basin, in: Vining, B.A., Pickering, S.C. (Eds.), Petroleum Geology: From Mature Basins to New Frontiers – Proceedings of the 7th Petroleum Geology Conference. Geological Society of London, pp. 659–668.</w:t>
      </w:r>
    </w:p>
    <w:p w14:paraId="44BD97D4" w14:textId="77777777" w:rsidR="00745DBD" w:rsidRDefault="00745DBD" w:rsidP="00745DBD">
      <w:pPr>
        <w:pStyle w:val="Bibliography"/>
      </w:pPr>
      <w:r>
        <w:lastRenderedPageBreak/>
        <w:t xml:space="preserve">French, K.L., Birdwell, J.E., </w:t>
      </w:r>
      <w:proofErr w:type="spellStart"/>
      <w:r>
        <w:t>Lewan</w:t>
      </w:r>
      <w:proofErr w:type="spellEnd"/>
      <w:r>
        <w:t>, M.D., 2020. Trends in thermal maturity indicators for the organic sulfur-rich Eagle Ford Shale. Marine and Petroleum Geology 118, 104459.</w:t>
      </w:r>
    </w:p>
    <w:p w14:paraId="387688FE" w14:textId="77777777" w:rsidR="00745DBD" w:rsidRDefault="00745DBD" w:rsidP="00745DBD">
      <w:pPr>
        <w:pStyle w:val="Bibliography"/>
      </w:pPr>
      <w:r>
        <w:t xml:space="preserve">Freund, H., Walters, C.C., Kelemen, S.R., Siskin, M., </w:t>
      </w:r>
      <w:proofErr w:type="spellStart"/>
      <w:r>
        <w:t>Gorbaty</w:t>
      </w:r>
      <w:proofErr w:type="spellEnd"/>
      <w:r>
        <w:t>, M.L., Curry, D.J., Bence, A.E., 2007. Predicting oil and gas compositional yields via chemical structure–chemical yield modeling (CS-CYM): Part 1 – Concepts and implementation. Organic Geochemistry 38, 288–305.</w:t>
      </w:r>
    </w:p>
    <w:p w14:paraId="36723E1C" w14:textId="77777777" w:rsidR="00745DBD" w:rsidRPr="00745DBD" w:rsidRDefault="00745DBD" w:rsidP="00745DBD">
      <w:pPr>
        <w:pStyle w:val="Bibliography"/>
        <w:rPr>
          <w:lang w:val="es-ES"/>
        </w:rPr>
      </w:pPr>
      <w:r>
        <w:t xml:space="preserve">Giunta, T., Young, E.D., Warr, O., Kohl, I., Ash, J.L., Martini, A., </w:t>
      </w:r>
      <w:proofErr w:type="spellStart"/>
      <w:r>
        <w:t>Mundle</w:t>
      </w:r>
      <w:proofErr w:type="spellEnd"/>
      <w:r>
        <w:t xml:space="preserve">, S.O., Rumble, D., Pérez-Rodríguez, I., </w:t>
      </w:r>
      <w:proofErr w:type="spellStart"/>
      <w:r>
        <w:t>Wasley</w:t>
      </w:r>
      <w:proofErr w:type="spellEnd"/>
      <w:r>
        <w:t xml:space="preserve">, M., </w:t>
      </w:r>
      <w:proofErr w:type="spellStart"/>
      <w:r>
        <w:t>LaRowe</w:t>
      </w:r>
      <w:proofErr w:type="spellEnd"/>
      <w:r>
        <w:t xml:space="preserve">, D.E., Gilbert, A., Sherwood </w:t>
      </w:r>
      <w:proofErr w:type="spellStart"/>
      <w:r>
        <w:t>Lollar</w:t>
      </w:r>
      <w:proofErr w:type="spellEnd"/>
      <w:r>
        <w:t xml:space="preserve">, B., 2019. Methane sources and sinks in continental sedimentary systems: </w:t>
      </w:r>
      <w:proofErr w:type="gramStart"/>
      <w:r>
        <w:t>New</w:t>
      </w:r>
      <w:proofErr w:type="gramEnd"/>
      <w:r>
        <w:t xml:space="preserve"> insights from paired clumped </w:t>
      </w:r>
      <w:proofErr w:type="spellStart"/>
      <w:r>
        <w:t>isotopologues</w:t>
      </w:r>
      <w:proofErr w:type="spellEnd"/>
      <w:r>
        <w:t xml:space="preserve"> </w:t>
      </w:r>
      <w:r>
        <w:rPr>
          <w:vertAlign w:val="superscript"/>
        </w:rPr>
        <w:t>13</w:t>
      </w:r>
      <w:r>
        <w:t>CH</w:t>
      </w:r>
      <w:r>
        <w:rPr>
          <w:vertAlign w:val="subscript"/>
        </w:rPr>
        <w:t>3</w:t>
      </w:r>
      <w:r>
        <w:t xml:space="preserve">D and </w:t>
      </w:r>
      <w:r>
        <w:rPr>
          <w:vertAlign w:val="superscript"/>
        </w:rPr>
        <w:t>12</w:t>
      </w:r>
      <w:r>
        <w:t>CH</w:t>
      </w:r>
      <w:r>
        <w:rPr>
          <w:vertAlign w:val="subscript"/>
        </w:rPr>
        <w:t>2</w:t>
      </w:r>
      <w:r>
        <w:t>D</w:t>
      </w:r>
      <w:r>
        <w:rPr>
          <w:vertAlign w:val="subscript"/>
        </w:rPr>
        <w:t>2</w:t>
      </w:r>
      <w:r>
        <w:t xml:space="preserve">.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245, 327–351.</w:t>
      </w:r>
    </w:p>
    <w:p w14:paraId="57C576BC" w14:textId="77777777" w:rsidR="00745DBD" w:rsidRDefault="00745DBD" w:rsidP="00745DBD">
      <w:pPr>
        <w:pStyle w:val="Bibliography"/>
      </w:pPr>
      <w:proofErr w:type="spellStart"/>
      <w:r w:rsidRPr="00745DBD">
        <w:rPr>
          <w:lang w:val="es-ES"/>
        </w:rPr>
        <w:t>Glasoe</w:t>
      </w:r>
      <w:proofErr w:type="spellEnd"/>
      <w:r w:rsidRPr="00745DBD">
        <w:rPr>
          <w:lang w:val="es-ES"/>
        </w:rPr>
        <w:t xml:space="preserve">, P.K., Long, F.A., 1960. </w:t>
      </w:r>
      <w:r>
        <w:t xml:space="preserve">Use of glass electrodes to measure </w:t>
      </w:r>
      <w:proofErr w:type="spellStart"/>
      <w:r>
        <w:t>acidites</w:t>
      </w:r>
      <w:proofErr w:type="spellEnd"/>
      <w:r>
        <w:t xml:space="preserve"> in deuterium oxide. The Journal of Physical Chemistry 64, 188–190.</w:t>
      </w:r>
    </w:p>
    <w:p w14:paraId="4D68FDD6" w14:textId="77777777" w:rsidR="00745DBD" w:rsidRDefault="00745DBD" w:rsidP="00745DBD">
      <w:pPr>
        <w:pStyle w:val="Bibliography"/>
      </w:pPr>
      <w:r>
        <w:t>Golden, J.T., Andersen, R.A., Bergman, R.G., 2001. Exceptionally low-temperature carbon–hydrogen/carbon–deuterium exchange reactions of organic and organometallic compounds catalyzed by the Cp*(</w:t>
      </w:r>
      <w:proofErr w:type="spellStart"/>
      <w:r>
        <w:t>PMe</w:t>
      </w:r>
      <w:proofErr w:type="spellEnd"/>
      <w:proofErr w:type="gramStart"/>
      <w:r>
        <w:t>₃)</w:t>
      </w:r>
      <w:proofErr w:type="spellStart"/>
      <w:r>
        <w:t>IrH</w:t>
      </w:r>
      <w:proofErr w:type="spellEnd"/>
      <w:proofErr w:type="gramEnd"/>
      <w:r>
        <w:t>(</w:t>
      </w:r>
      <w:proofErr w:type="spellStart"/>
      <w:r>
        <w:t>ClCH₂Cl</w:t>
      </w:r>
      <w:proofErr w:type="spellEnd"/>
      <w:r>
        <w:t>)</w:t>
      </w:r>
      <w:r>
        <w:rPr>
          <w:vertAlign w:val="superscript"/>
        </w:rPr>
        <w:t>+</w:t>
      </w:r>
      <w:r>
        <w:t xml:space="preserve"> cation. Journal of the American Chemical Society 123, 5837–5838.</w:t>
      </w:r>
    </w:p>
    <w:p w14:paraId="4FDED807" w14:textId="77777777" w:rsidR="00745DBD" w:rsidRDefault="00745DBD" w:rsidP="00745DBD">
      <w:pPr>
        <w:pStyle w:val="Bibliography"/>
      </w:pPr>
      <w:proofErr w:type="spellStart"/>
      <w:r>
        <w:t>Grozeva</w:t>
      </w:r>
      <w:proofErr w:type="spellEnd"/>
      <w:r>
        <w:t>, N.G., Klein, F., Seewald, J.S., Sylva, S.P., 2020. Chemical and isotopic analyses of hydrocarbon-bearing fluid inclusions in olivine-rich rocks. Philosophical Transactions of the Royal Society A: Mathematical, Physical and Engineering Sciences 378, 20180431.</w:t>
      </w:r>
    </w:p>
    <w:p w14:paraId="331263DA" w14:textId="77777777" w:rsidR="00745DBD" w:rsidRDefault="00745DBD" w:rsidP="00745DBD">
      <w:pPr>
        <w:pStyle w:val="Bibliography"/>
      </w:pPr>
      <w:r w:rsidRPr="00745DBD">
        <w:rPr>
          <w:lang w:val="es-ES"/>
        </w:rPr>
        <w:t xml:space="preserve">Gupta, I., </w:t>
      </w:r>
      <w:proofErr w:type="spellStart"/>
      <w:r w:rsidRPr="00745DBD">
        <w:rPr>
          <w:lang w:val="es-ES"/>
        </w:rPr>
        <w:t>Jernigen</w:t>
      </w:r>
      <w:proofErr w:type="spellEnd"/>
      <w:r w:rsidRPr="00745DBD">
        <w:rPr>
          <w:lang w:val="es-ES"/>
        </w:rPr>
        <w:t xml:space="preserve">, J., Curtis, M., Rai, C., </w:t>
      </w:r>
      <w:proofErr w:type="spellStart"/>
      <w:r w:rsidRPr="00745DBD">
        <w:rPr>
          <w:lang w:val="es-ES"/>
        </w:rPr>
        <w:t>Sondergeld</w:t>
      </w:r>
      <w:proofErr w:type="spellEnd"/>
      <w:r w:rsidRPr="00745DBD">
        <w:rPr>
          <w:lang w:val="es-ES"/>
        </w:rPr>
        <w:t xml:space="preserve">, C., 2018. </w:t>
      </w:r>
      <w:r>
        <w:t>Water-wet or oil-wet: Is it really that simple in shales? Petrophysics - The SPWLA Journal of Formation Evaluation and Reservoir Description 59, 308–317.</w:t>
      </w:r>
    </w:p>
    <w:p w14:paraId="638D7DD5" w14:textId="77777777" w:rsidR="00745DBD" w:rsidRDefault="00745DBD" w:rsidP="00745DBD">
      <w:pPr>
        <w:pStyle w:val="Bibliography"/>
      </w:pPr>
      <w:proofErr w:type="spellStart"/>
      <w:r>
        <w:t>Hantschel</w:t>
      </w:r>
      <w:proofErr w:type="spellEnd"/>
      <w:r>
        <w:t xml:space="preserve">, T., </w:t>
      </w:r>
      <w:proofErr w:type="spellStart"/>
      <w:r>
        <w:t>Kauerauf</w:t>
      </w:r>
      <w:proofErr w:type="spellEnd"/>
      <w:r>
        <w:t>, A.I., 2009. Petroleum Generation, in: Fundamentals of Basin and Petroleum Systems Modeling. Springer Berlin Heidelberg, Berlin, Heidelberg, pp. 151–198.</w:t>
      </w:r>
    </w:p>
    <w:p w14:paraId="462133D6" w14:textId="77777777" w:rsidR="00745DBD" w:rsidRDefault="00745DBD" w:rsidP="00745DBD">
      <w:pPr>
        <w:pStyle w:val="Bibliography"/>
      </w:pPr>
      <w:r>
        <w:t xml:space="preserve">Harbor, R.L., 2011. Facies characterization and stratigraphic architecture of organic-rich </w:t>
      </w:r>
      <w:proofErr w:type="spellStart"/>
      <w:r>
        <w:t>mudrocks</w:t>
      </w:r>
      <w:proofErr w:type="spellEnd"/>
      <w:r>
        <w:t>, Upper Cretaceous Eagle Ford Formation, South Texas (</w:t>
      </w:r>
      <w:proofErr w:type="spellStart"/>
      <w:r>
        <w:t>Masters</w:t>
      </w:r>
      <w:proofErr w:type="spellEnd"/>
      <w:r>
        <w:t xml:space="preserve"> Thesis). University of Texas at Austin.</w:t>
      </w:r>
    </w:p>
    <w:p w14:paraId="02CE8252" w14:textId="77777777" w:rsidR="00745DBD" w:rsidRDefault="00745DBD" w:rsidP="00745DBD">
      <w:pPr>
        <w:pStyle w:val="Bibliography"/>
      </w:pPr>
      <w:r>
        <w:t>He, K., Zhang, S., Mi, J., Fang, Y., Zhang, W., 2019. Carbon and hydrogen isotope fractionation for methane from non-isothermal pyrolysis of oil in anhydrous and hydrothermal conditions. Energy Exploration &amp; Exploitation 37, 1558–1576.</w:t>
      </w:r>
    </w:p>
    <w:p w14:paraId="476A34A4" w14:textId="77777777" w:rsidR="00745DBD" w:rsidRDefault="00745DBD" w:rsidP="00745DBD">
      <w:pPr>
        <w:pStyle w:val="Bibliography"/>
      </w:pPr>
      <w:r>
        <w:t xml:space="preserve">Helgeson, H.C., Knox, A.M., Owens, C.E., Shock, E.L., 1993. Petroleum, oil field waters, and authigenic mineral assemblages Are they in metastable equilibrium in hydrocarbon reservoirs. </w:t>
      </w:r>
      <w:proofErr w:type="spellStart"/>
      <w:r>
        <w:t>Geochimica</w:t>
      </w:r>
      <w:proofErr w:type="spellEnd"/>
      <w:r>
        <w:t xml:space="preserve"> et </w:t>
      </w:r>
      <w:proofErr w:type="spellStart"/>
      <w:r>
        <w:t>Cosmochimica</w:t>
      </w:r>
      <w:proofErr w:type="spellEnd"/>
      <w:r>
        <w:t xml:space="preserve"> Acta 57, 3295–3339.</w:t>
      </w:r>
    </w:p>
    <w:p w14:paraId="507261E7" w14:textId="77777777" w:rsidR="00745DBD" w:rsidRPr="00745DBD" w:rsidRDefault="00745DBD" w:rsidP="00745DBD">
      <w:pPr>
        <w:pStyle w:val="Bibliography"/>
        <w:rPr>
          <w:lang w:val="es-ES"/>
        </w:rPr>
      </w:pPr>
      <w:r>
        <w:t xml:space="preserve">Helgeson, H.C., Richard, L., McKenzie, W.F., Norton, D.L., Schmitt, A., 2009. A chemical and thermodynamic model of oil generation in hydrocarbon source rocks.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73, 594–695.</w:t>
      </w:r>
    </w:p>
    <w:p w14:paraId="4F22C218" w14:textId="77777777" w:rsidR="00745DBD" w:rsidRDefault="00745DBD" w:rsidP="00745DBD">
      <w:pPr>
        <w:pStyle w:val="Bibliography"/>
      </w:pPr>
      <w:proofErr w:type="spellStart"/>
      <w:r w:rsidRPr="00745DBD">
        <w:rPr>
          <w:lang w:val="es-ES"/>
        </w:rPr>
        <w:t>Hentz</w:t>
      </w:r>
      <w:proofErr w:type="spellEnd"/>
      <w:r w:rsidRPr="00745DBD">
        <w:rPr>
          <w:lang w:val="es-ES"/>
        </w:rPr>
        <w:t xml:space="preserve">, T.F., </w:t>
      </w:r>
      <w:proofErr w:type="spellStart"/>
      <w:r w:rsidRPr="00745DBD">
        <w:rPr>
          <w:lang w:val="es-ES"/>
        </w:rPr>
        <w:t>Ruppel</w:t>
      </w:r>
      <w:proofErr w:type="spellEnd"/>
      <w:r w:rsidRPr="00745DBD">
        <w:rPr>
          <w:lang w:val="es-ES"/>
        </w:rPr>
        <w:t xml:space="preserve">, S.C., 2010. </w:t>
      </w:r>
      <w:r>
        <w:t>Regional lithostratigraphy of the Eagle Ford Shale: Maverick Basin to East Texas Basin. Gulf Coast Association of Geological Societies Transactions 60, 325–337.</w:t>
      </w:r>
    </w:p>
    <w:p w14:paraId="037CF122" w14:textId="77777777" w:rsidR="00745DBD" w:rsidRDefault="00745DBD" w:rsidP="00745DBD">
      <w:pPr>
        <w:pStyle w:val="Bibliography"/>
      </w:pPr>
      <w:proofErr w:type="spellStart"/>
      <w:r>
        <w:t>Hindle</w:t>
      </w:r>
      <w:proofErr w:type="spellEnd"/>
      <w:r>
        <w:t>, A.D., 1997. Petroleum Migration Pathways and Charge Concentration: A Three-Dimensional Model. AAPG Bulletin 81, 1451–1481.</w:t>
      </w:r>
    </w:p>
    <w:p w14:paraId="6B3B53BB" w14:textId="77777777" w:rsidR="00745DBD" w:rsidRDefault="00745DBD" w:rsidP="00745DBD">
      <w:pPr>
        <w:pStyle w:val="Bibliography"/>
      </w:pPr>
      <w:proofErr w:type="spellStart"/>
      <w:r>
        <w:t>Hoering</w:t>
      </w:r>
      <w:proofErr w:type="spellEnd"/>
      <w:r>
        <w:t xml:space="preserve">, T., 1984. Thermal reactions of kerogen with added water, heavy </w:t>
      </w:r>
      <w:proofErr w:type="gramStart"/>
      <w:r>
        <w:t>water</w:t>
      </w:r>
      <w:proofErr w:type="gramEnd"/>
      <w:r>
        <w:t xml:space="preserve"> and pure organic substances. Organic Geochemistry 5, 267–278.</w:t>
      </w:r>
    </w:p>
    <w:p w14:paraId="5E08177B" w14:textId="77777777" w:rsidR="00745DBD" w:rsidRDefault="00745DBD" w:rsidP="00745DBD">
      <w:pPr>
        <w:pStyle w:val="Bibliography"/>
      </w:pPr>
      <w:r>
        <w:t xml:space="preserve">Huizinga, B.J., Tannenbaum, E., Kaplan, I.R., 1987. The role of minerals in the thermal alteration of organic matter—IV. Generation of n-alkanes, acyclic isoprenoids, and alkenes in laboratory experiments. </w:t>
      </w:r>
      <w:proofErr w:type="spellStart"/>
      <w:r>
        <w:t>Geochimica</w:t>
      </w:r>
      <w:proofErr w:type="spellEnd"/>
      <w:r>
        <w:t xml:space="preserve"> et </w:t>
      </w:r>
      <w:proofErr w:type="spellStart"/>
      <w:r>
        <w:t>Cosmochimica</w:t>
      </w:r>
      <w:proofErr w:type="spellEnd"/>
      <w:r>
        <w:t xml:space="preserve"> Acta 51, 1083–1097.</w:t>
      </w:r>
    </w:p>
    <w:p w14:paraId="7779AEE9" w14:textId="77777777" w:rsidR="00745DBD" w:rsidRDefault="00745DBD" w:rsidP="00745DBD">
      <w:pPr>
        <w:pStyle w:val="Bibliography"/>
      </w:pPr>
      <w:r>
        <w:t>Hunt, J.M., 1996. Petroleum geochemistry and geology, 2nd ed. WH Freeman San Francisco.</w:t>
      </w:r>
    </w:p>
    <w:p w14:paraId="123809B2" w14:textId="77777777" w:rsidR="00745DBD" w:rsidRDefault="00745DBD" w:rsidP="00745DBD">
      <w:pPr>
        <w:pStyle w:val="Bibliography"/>
      </w:pPr>
      <w:r>
        <w:t>IHS Markit Well Database, 2019</w:t>
      </w:r>
      <w:proofErr w:type="gramStart"/>
      <w:r>
        <w:t>. .</w:t>
      </w:r>
      <w:proofErr w:type="gramEnd"/>
      <w:r>
        <w:t xml:space="preserve"> IHS Markit.</w:t>
      </w:r>
    </w:p>
    <w:p w14:paraId="0AD8BE9E" w14:textId="77777777" w:rsidR="00745DBD" w:rsidRDefault="00745DBD" w:rsidP="00745DBD">
      <w:pPr>
        <w:pStyle w:val="Bibliography"/>
      </w:pPr>
      <w:proofErr w:type="spellStart"/>
      <w:r w:rsidRPr="00745DBD">
        <w:rPr>
          <w:lang w:val="es-ES"/>
        </w:rPr>
        <w:t>Jenden</w:t>
      </w:r>
      <w:proofErr w:type="spellEnd"/>
      <w:r w:rsidRPr="00745DBD">
        <w:rPr>
          <w:lang w:val="es-ES"/>
        </w:rPr>
        <w:t xml:space="preserve">, P.D., </w:t>
      </w:r>
      <w:proofErr w:type="spellStart"/>
      <w:r w:rsidRPr="00745DBD">
        <w:rPr>
          <w:lang w:val="es-ES"/>
        </w:rPr>
        <w:t>Drazan</w:t>
      </w:r>
      <w:proofErr w:type="spellEnd"/>
      <w:r w:rsidRPr="00745DBD">
        <w:rPr>
          <w:lang w:val="es-ES"/>
        </w:rPr>
        <w:t xml:space="preserve">, D.J., Kaplan, I.R., 1993. </w:t>
      </w:r>
      <w:r>
        <w:t>Mixing of thermogenic natural gases in northern Appalachian basin. AAPG Bulletin 77, 980–998.</w:t>
      </w:r>
    </w:p>
    <w:p w14:paraId="38157BC8" w14:textId="77777777" w:rsidR="00745DBD" w:rsidRDefault="00745DBD" w:rsidP="00745DBD">
      <w:pPr>
        <w:pStyle w:val="Bibliography"/>
      </w:pPr>
      <w:r>
        <w:t xml:space="preserve">Jung, B., </w:t>
      </w:r>
      <w:proofErr w:type="spellStart"/>
      <w:r>
        <w:t>Garven</w:t>
      </w:r>
      <w:proofErr w:type="spellEnd"/>
      <w:r>
        <w:t>, G., Boles, J.R., 2015. The geodynamics of faults and petroleum migration in the Los Angeles basin, California. American Journal of Science 315, 412–459.</w:t>
      </w:r>
    </w:p>
    <w:p w14:paraId="2B3A6CF7" w14:textId="77777777" w:rsidR="00745DBD" w:rsidRDefault="00745DBD" w:rsidP="00745DBD">
      <w:pPr>
        <w:pStyle w:val="Bibliography"/>
      </w:pPr>
      <w:r>
        <w:t>Kazak, E.S., Kazak, A.V., 2019. A novel laboratory method for reliable water content determination of shale reservoir rocks. Journal of Petroleum Science and Engineering 183, 106301.</w:t>
      </w:r>
    </w:p>
    <w:p w14:paraId="7B731A3E" w14:textId="77777777" w:rsidR="00745DBD" w:rsidRDefault="00745DBD" w:rsidP="00745DBD">
      <w:pPr>
        <w:pStyle w:val="Bibliography"/>
      </w:pPr>
      <w:r>
        <w:t xml:space="preserve">Klein, F., </w:t>
      </w:r>
      <w:proofErr w:type="spellStart"/>
      <w:r>
        <w:t>Grozeva</w:t>
      </w:r>
      <w:proofErr w:type="spellEnd"/>
      <w:r>
        <w:t>, N.G., Seewald, J.S., 2019. Abiotic methane synthesis and serpentinization in olivine-hosted fluid inclusions. Proceedings of the National Academy of Sciences 116, 17666.</w:t>
      </w:r>
    </w:p>
    <w:p w14:paraId="09C2A68D" w14:textId="77777777" w:rsidR="00745DBD" w:rsidRDefault="00745DBD" w:rsidP="00745DBD">
      <w:pPr>
        <w:pStyle w:val="Bibliography"/>
      </w:pPr>
      <w:r>
        <w:lastRenderedPageBreak/>
        <w:t xml:space="preserve">Koepp, M., 1978. D/H isotope exchange reaction between petroleum and water: a contributory determinant for D/H-isotope ratios in crude oils, in: The Fourth International Conference, Geochronology, </w:t>
      </w:r>
      <w:proofErr w:type="spellStart"/>
      <w:r>
        <w:t>Cosmochronology</w:t>
      </w:r>
      <w:proofErr w:type="spellEnd"/>
      <w:r>
        <w:t>, Isotope Geology USGS Open-File Report 78-701. pp. 221–222.</w:t>
      </w:r>
    </w:p>
    <w:p w14:paraId="0B7C239A" w14:textId="77777777" w:rsidR="00745DBD" w:rsidRDefault="00745DBD" w:rsidP="00745DBD">
      <w:pPr>
        <w:pStyle w:val="Bibliography"/>
      </w:pPr>
      <w:r>
        <w:t xml:space="preserve">Labidi, J., Young, E.D., Giunta, T., Kohl, I.E., Seewald, J., Tang, H., Lilley, M.D., </w:t>
      </w:r>
      <w:proofErr w:type="spellStart"/>
      <w:r>
        <w:t>Früh</w:t>
      </w:r>
      <w:proofErr w:type="spellEnd"/>
      <w:r>
        <w:t xml:space="preserve">-Green, G.L., 2020. Methane thermometry in deep-sea hydrothermal systems: Evidence for re-ordering of </w:t>
      </w:r>
      <w:proofErr w:type="gramStart"/>
      <w:r>
        <w:t>doubly-substituted</w:t>
      </w:r>
      <w:proofErr w:type="gramEnd"/>
      <w:r>
        <w:t xml:space="preserve"> </w:t>
      </w:r>
      <w:proofErr w:type="spellStart"/>
      <w:r>
        <w:t>isotopologues</w:t>
      </w:r>
      <w:proofErr w:type="spellEnd"/>
      <w:r>
        <w:t xml:space="preserve"> during fluid cooling. </w:t>
      </w:r>
      <w:proofErr w:type="spellStart"/>
      <w:r>
        <w:t>Geochimica</w:t>
      </w:r>
      <w:proofErr w:type="spellEnd"/>
      <w:r>
        <w:t xml:space="preserve"> et </w:t>
      </w:r>
      <w:proofErr w:type="spellStart"/>
      <w:r>
        <w:t>Cosmochimica</w:t>
      </w:r>
      <w:proofErr w:type="spellEnd"/>
      <w:r>
        <w:t xml:space="preserve"> Acta 288, 248–261.</w:t>
      </w:r>
    </w:p>
    <w:p w14:paraId="346E7D26" w14:textId="77777777" w:rsidR="00745DBD" w:rsidRDefault="00745DBD" w:rsidP="00745DBD">
      <w:pPr>
        <w:pStyle w:val="Bibliography"/>
      </w:pPr>
      <w:proofErr w:type="spellStart"/>
      <w:r>
        <w:t>Laplante</w:t>
      </w:r>
      <w:proofErr w:type="spellEnd"/>
      <w:r>
        <w:t>, R.E., 1974. Hydrocarbon generation in Gulf Coast Tertiary sediments. AAPG Bulletin 58, 1281–1289.</w:t>
      </w:r>
    </w:p>
    <w:p w14:paraId="0DC3E91C" w14:textId="77777777" w:rsidR="00745DBD" w:rsidRPr="00745DBD" w:rsidRDefault="00745DBD" w:rsidP="00745DBD">
      <w:pPr>
        <w:pStyle w:val="Bibliography"/>
        <w:rPr>
          <w:lang w:val="es-ES"/>
        </w:rPr>
      </w:pPr>
      <w:proofErr w:type="spellStart"/>
      <w:r>
        <w:t>Lécluse</w:t>
      </w:r>
      <w:proofErr w:type="spellEnd"/>
      <w:r>
        <w:t xml:space="preserve">, C., Robert, F., 1994. Hydrogen isotope exchange reaction rates: Origin of water in the inner solar system.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58, 2927–2939.</w:t>
      </w:r>
    </w:p>
    <w:p w14:paraId="2FD28388" w14:textId="77777777" w:rsidR="00745DBD" w:rsidRDefault="00745DBD" w:rsidP="00745DBD">
      <w:pPr>
        <w:pStyle w:val="Bibliography"/>
      </w:pPr>
      <w:r w:rsidRPr="00745DBD">
        <w:rPr>
          <w:lang w:val="es-ES"/>
        </w:rPr>
        <w:t xml:space="preserve">Leif, R.N., </w:t>
      </w:r>
      <w:proofErr w:type="spellStart"/>
      <w:r w:rsidRPr="00745DBD">
        <w:rPr>
          <w:lang w:val="es-ES"/>
        </w:rPr>
        <w:t>Simoneit</w:t>
      </w:r>
      <w:proofErr w:type="spellEnd"/>
      <w:r w:rsidRPr="00745DBD">
        <w:rPr>
          <w:lang w:val="es-ES"/>
        </w:rPr>
        <w:t xml:space="preserve">, B.R., 2000. </w:t>
      </w:r>
      <w:r>
        <w:t>The role of alkenes produced during hydrous pyrolysis of a shale. Organic Geochemistry 31, 1189–1208.</w:t>
      </w:r>
    </w:p>
    <w:p w14:paraId="3A0CC043" w14:textId="77777777" w:rsidR="00745DBD" w:rsidRDefault="00745DBD" w:rsidP="00745DBD">
      <w:pPr>
        <w:pStyle w:val="Bibliography"/>
      </w:pPr>
      <w:proofErr w:type="spellStart"/>
      <w:r>
        <w:t>Lewan</w:t>
      </w:r>
      <w:proofErr w:type="spellEnd"/>
      <w:r>
        <w:t>, M., 1992. Water as a source of hydrogen and oxygen in petroleum formation by hydrous pyrolysis. Am. Chem. Soc. Div. Fuel Chem 37, 1643–1649.</w:t>
      </w:r>
    </w:p>
    <w:p w14:paraId="1638AB9A" w14:textId="77777777" w:rsidR="00745DBD" w:rsidRDefault="00745DBD" w:rsidP="00745DBD">
      <w:pPr>
        <w:pStyle w:val="Bibliography"/>
      </w:pPr>
      <w:proofErr w:type="spellStart"/>
      <w:r>
        <w:t>Lewan</w:t>
      </w:r>
      <w:proofErr w:type="spellEnd"/>
      <w:r>
        <w:t xml:space="preserve">, M., 1997. Experiments on the role of water in petroleum formation. </w:t>
      </w:r>
      <w:proofErr w:type="spellStart"/>
      <w:r>
        <w:t>Geochimica</w:t>
      </w:r>
      <w:proofErr w:type="spellEnd"/>
      <w:r>
        <w:t xml:space="preserve"> et </w:t>
      </w:r>
      <w:proofErr w:type="spellStart"/>
      <w:r>
        <w:t>Cosmochimica</w:t>
      </w:r>
      <w:proofErr w:type="spellEnd"/>
      <w:r>
        <w:t xml:space="preserve"> Acta 61, 3691–3723.</w:t>
      </w:r>
    </w:p>
    <w:p w14:paraId="171BDD95" w14:textId="77777777" w:rsidR="00745DBD" w:rsidRDefault="00745DBD" w:rsidP="00745DBD">
      <w:pPr>
        <w:pStyle w:val="Bibliography"/>
      </w:pPr>
      <w:proofErr w:type="spellStart"/>
      <w:r>
        <w:t>Lewan</w:t>
      </w:r>
      <w:proofErr w:type="spellEnd"/>
      <w:r>
        <w:t>, M.D., Roy, S., 2011. Role of water in hydrocarbon generation from Type-I kerogen in Mahogany oil shale of the Green River Formation. Organic Geochemistry 42, 31–41.</w:t>
      </w:r>
    </w:p>
    <w:p w14:paraId="23105E2B" w14:textId="77777777" w:rsidR="00745DBD" w:rsidRDefault="00745DBD" w:rsidP="00745DBD">
      <w:pPr>
        <w:pStyle w:val="Bibliography"/>
      </w:pPr>
      <w:r>
        <w:t xml:space="preserve">Lis, G.P., </w:t>
      </w:r>
      <w:proofErr w:type="spellStart"/>
      <w:r>
        <w:t>Schimmelmann</w:t>
      </w:r>
      <w:proofErr w:type="spellEnd"/>
      <w:r>
        <w:t>, A., Mastalerz, M., 2006. D/H ratios and hydrogen exchangeability of type-II kerogens with increasing thermal maturity. Organic Geochemistry 37, 342–353.</w:t>
      </w:r>
    </w:p>
    <w:p w14:paraId="45F96493" w14:textId="77777777" w:rsidR="00745DBD" w:rsidRPr="00745DBD" w:rsidRDefault="00745DBD" w:rsidP="00745DBD">
      <w:pPr>
        <w:pStyle w:val="Bibliography"/>
        <w:rPr>
          <w:lang w:val="es-ES"/>
        </w:rPr>
      </w:pPr>
      <w:r>
        <w:t xml:space="preserve">Lloyd, M.K., Eldridge, D.L., </w:t>
      </w:r>
      <w:proofErr w:type="spellStart"/>
      <w:r>
        <w:t>Stolper</w:t>
      </w:r>
      <w:proofErr w:type="spellEnd"/>
      <w:r>
        <w:t xml:space="preserve">, D.A., 2021. Clumped </w:t>
      </w:r>
      <w:r>
        <w:rPr>
          <w:vertAlign w:val="superscript"/>
        </w:rPr>
        <w:t>13</w:t>
      </w:r>
      <w:r>
        <w:t>CH</w:t>
      </w:r>
      <w:r>
        <w:rPr>
          <w:vertAlign w:val="subscript"/>
        </w:rPr>
        <w:t>3</w:t>
      </w:r>
      <w:r>
        <w:t xml:space="preserve">D and </w:t>
      </w:r>
      <w:r>
        <w:rPr>
          <w:vertAlign w:val="superscript"/>
        </w:rPr>
        <w:t>12</w:t>
      </w:r>
      <w:r>
        <w:t>CH</w:t>
      </w:r>
      <w:r>
        <w:rPr>
          <w:vertAlign w:val="subscript"/>
        </w:rPr>
        <w:t>2</w:t>
      </w:r>
      <w:r>
        <w:t>D</w:t>
      </w:r>
      <w:r>
        <w:rPr>
          <w:vertAlign w:val="subscript"/>
        </w:rPr>
        <w:t>2</w:t>
      </w:r>
      <w:r>
        <w:t xml:space="preserve"> compositions of methyl groups from wood and synthetic monomers: Methods, experimental and theoretical calibrations, and initial results.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297, 233–275.</w:t>
      </w:r>
    </w:p>
    <w:p w14:paraId="0B9423C9" w14:textId="77777777" w:rsidR="00745DBD" w:rsidRDefault="00745DBD" w:rsidP="00745DBD">
      <w:pPr>
        <w:pStyle w:val="Bibliography"/>
      </w:pPr>
      <w:r w:rsidRPr="00745DBD">
        <w:rPr>
          <w:lang w:val="es-ES"/>
        </w:rPr>
        <w:t xml:space="preserve">Lu, S., Wang, M., </w:t>
      </w:r>
      <w:proofErr w:type="spellStart"/>
      <w:r w:rsidRPr="00745DBD">
        <w:rPr>
          <w:lang w:val="es-ES"/>
        </w:rPr>
        <w:t>Xue</w:t>
      </w:r>
      <w:proofErr w:type="spellEnd"/>
      <w:r w:rsidRPr="00745DBD">
        <w:rPr>
          <w:lang w:val="es-ES"/>
        </w:rPr>
        <w:t xml:space="preserve">, H., Li, J., Chen, F., </w:t>
      </w:r>
      <w:proofErr w:type="spellStart"/>
      <w:r w:rsidRPr="00745DBD">
        <w:rPr>
          <w:lang w:val="es-ES"/>
        </w:rPr>
        <w:t>Xu</w:t>
      </w:r>
      <w:proofErr w:type="spellEnd"/>
      <w:r w:rsidRPr="00745DBD">
        <w:rPr>
          <w:lang w:val="es-ES"/>
        </w:rPr>
        <w:t xml:space="preserve">, Q., 2011. </w:t>
      </w:r>
      <w:r>
        <w:t xml:space="preserve">The impact of aqueous medium on gas yields and kinetic behaviors of hydrogen isotope fractionation during organic matter thermal degradation. Acta </w:t>
      </w:r>
      <w:proofErr w:type="spellStart"/>
      <w:r>
        <w:t>Geologica</w:t>
      </w:r>
      <w:proofErr w:type="spellEnd"/>
      <w:r>
        <w:t xml:space="preserve"> </w:t>
      </w:r>
      <w:proofErr w:type="spellStart"/>
      <w:r>
        <w:t>Sinica</w:t>
      </w:r>
      <w:proofErr w:type="spellEnd"/>
      <w:r>
        <w:t xml:space="preserve"> - English Edition 85, 1466–1477.</w:t>
      </w:r>
    </w:p>
    <w:p w14:paraId="4D2D9B54" w14:textId="77777777" w:rsidR="00745DBD" w:rsidRDefault="00745DBD" w:rsidP="00745DBD">
      <w:pPr>
        <w:pStyle w:val="Bibliography"/>
      </w:pPr>
      <w:r>
        <w:t xml:space="preserve">Lu, S.-F., Feng, G.-Q., Shao, M.-L., Li, J.-J., </w:t>
      </w:r>
      <w:proofErr w:type="spellStart"/>
      <w:r>
        <w:t>Xue</w:t>
      </w:r>
      <w:proofErr w:type="spellEnd"/>
      <w:r>
        <w:t>, H.-T., Wang, M., Chen, F.-W., Li, W.-B., Pang, X.-T., 2021. Kinetics and fractionation of hydrogen isotopes during gas formation from representative functional groups. Petroleum Science 18, 1021–1032.</w:t>
      </w:r>
    </w:p>
    <w:p w14:paraId="69ACC007" w14:textId="77777777" w:rsidR="00745DBD" w:rsidRDefault="00745DBD" w:rsidP="00745DBD">
      <w:pPr>
        <w:pStyle w:val="Bibliography"/>
      </w:pPr>
      <w:r>
        <w:t xml:space="preserve">Mackenzie, A.S., </w:t>
      </w:r>
      <w:proofErr w:type="spellStart"/>
      <w:r>
        <w:t>Leythaeuser</w:t>
      </w:r>
      <w:proofErr w:type="spellEnd"/>
      <w:r>
        <w:t xml:space="preserve">, D., Schaefer, R.G., </w:t>
      </w:r>
      <w:proofErr w:type="spellStart"/>
      <w:r>
        <w:t>Bjorøy</w:t>
      </w:r>
      <w:proofErr w:type="spellEnd"/>
      <w:r>
        <w:t>, M., 1983. Expulsion of petroleum hydrocarbons from shale source rocks. Nature 301, 506–509.</w:t>
      </w:r>
    </w:p>
    <w:p w14:paraId="234FB692" w14:textId="77777777" w:rsidR="00745DBD" w:rsidRDefault="00745DBD" w:rsidP="00745DBD">
      <w:pPr>
        <w:pStyle w:val="Bibliography"/>
      </w:pPr>
      <w:r>
        <w:t xml:space="preserve">Maslen, E., Grice, K., Dawson, D., Wang, S., Horsfield, B., 2012. Stable hydrogen isotopes of isoprenoids and n-alkanes as a proxy for estimating the thermal history of sediments through geological </w:t>
      </w:r>
      <w:proofErr w:type="gramStart"/>
      <w:r>
        <w:t>time:,</w:t>
      </w:r>
      <w:proofErr w:type="gramEnd"/>
      <w:r>
        <w:t xml:space="preserve"> in: Harris, N.B., Peters, K.E. (Eds.), Analyzing the Thermal History of Sedimentary Basins: Methods and Case Studies. SEPM Society for Sedimentary Geology, pp. 29–43.</w:t>
      </w:r>
    </w:p>
    <w:p w14:paraId="441BB357" w14:textId="77777777" w:rsidR="00745DBD" w:rsidRDefault="00745DBD" w:rsidP="00745DBD">
      <w:pPr>
        <w:pStyle w:val="Bibliography"/>
      </w:pPr>
      <w:r>
        <w:t xml:space="preserve">Mohler, F.L., </w:t>
      </w:r>
      <w:proofErr w:type="spellStart"/>
      <w:r>
        <w:t>Dibeler</w:t>
      </w:r>
      <w:proofErr w:type="spellEnd"/>
      <w:r>
        <w:t xml:space="preserve">, V.H., Quinn, E., 1958. Redetermination of mass spectra of </w:t>
      </w:r>
      <w:proofErr w:type="spellStart"/>
      <w:r>
        <w:t>deuteromethanes</w:t>
      </w:r>
      <w:proofErr w:type="spellEnd"/>
      <w:r>
        <w:t>. Journal of Research of the National Bureau of Standards 61, 171–172.</w:t>
      </w:r>
    </w:p>
    <w:p w14:paraId="75BBE233" w14:textId="77777777" w:rsidR="00745DBD" w:rsidRDefault="00745DBD" w:rsidP="00745DBD">
      <w:pPr>
        <w:pStyle w:val="Bibliography"/>
      </w:pPr>
      <w:proofErr w:type="spellStart"/>
      <w:r>
        <w:t>Muscio</w:t>
      </w:r>
      <w:proofErr w:type="spellEnd"/>
      <w:r>
        <w:t xml:space="preserve">, G.P.A., Horsfield, B., </w:t>
      </w:r>
      <w:proofErr w:type="spellStart"/>
      <w:r>
        <w:t>Welte</w:t>
      </w:r>
      <w:proofErr w:type="spellEnd"/>
      <w:r>
        <w:t>, D.H., 1994. Occurrence of thermogenic gas in the immature zone—implications from the Bakken in-source reservoir system. Organic Geochemistry 22, 461–476.</w:t>
      </w:r>
    </w:p>
    <w:p w14:paraId="43E1B750" w14:textId="77777777" w:rsidR="00745DBD" w:rsidRDefault="00745DBD" w:rsidP="00745DBD">
      <w:pPr>
        <w:pStyle w:val="Bibliography"/>
      </w:pPr>
      <w:r>
        <w:t xml:space="preserve">Ni, Y., Liao, F., Dai, J., Zou, C., Zhu, G., Zhang, B., Liu, Q., 2012. Using carbon and hydrogen isotopes to quantify gas maturity, formation temperature, and formation age — specific applications for gas fields from the </w:t>
      </w:r>
      <w:proofErr w:type="spellStart"/>
      <w:r>
        <w:t>Tarim</w:t>
      </w:r>
      <w:proofErr w:type="spellEnd"/>
      <w:r>
        <w:t xml:space="preserve"> basin, China. Energy Exploration &amp; Exploitation 30, 273–293.</w:t>
      </w:r>
    </w:p>
    <w:p w14:paraId="45424A69" w14:textId="77777777" w:rsidR="00745DBD" w:rsidRPr="00745DBD" w:rsidRDefault="00745DBD" w:rsidP="00745DBD">
      <w:pPr>
        <w:pStyle w:val="Bibliography"/>
        <w:rPr>
          <w:lang w:val="es-ES"/>
        </w:rPr>
      </w:pPr>
      <w:r>
        <w:t xml:space="preserve">Ni, Y., Ma, Q., Ellis, G.S., Dai, J., Katz, B., Zhang, S., Tang, Y., 2011. Fundamental studies on kinetic isotope effect (KIE) of hydrogen isotope fractionation in natural gas systems.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75, 2696–2707.</w:t>
      </w:r>
    </w:p>
    <w:p w14:paraId="1B2D6986" w14:textId="77777777" w:rsidR="00745DBD" w:rsidRDefault="00745DBD" w:rsidP="00745DBD">
      <w:pPr>
        <w:pStyle w:val="Bibliography"/>
      </w:pPr>
      <w:proofErr w:type="spellStart"/>
      <w:r w:rsidRPr="00745DBD">
        <w:rPr>
          <w:lang w:val="es-ES"/>
        </w:rPr>
        <w:t>Passey</w:t>
      </w:r>
      <w:proofErr w:type="spellEnd"/>
      <w:r w:rsidRPr="00745DBD">
        <w:rPr>
          <w:lang w:val="es-ES"/>
        </w:rPr>
        <w:t xml:space="preserve">, Q.R., </w:t>
      </w:r>
      <w:proofErr w:type="spellStart"/>
      <w:r w:rsidRPr="00745DBD">
        <w:rPr>
          <w:lang w:val="es-ES"/>
        </w:rPr>
        <w:t>Bohacs</w:t>
      </w:r>
      <w:proofErr w:type="spellEnd"/>
      <w:r w:rsidRPr="00745DBD">
        <w:rPr>
          <w:lang w:val="es-ES"/>
        </w:rPr>
        <w:t xml:space="preserve">, K., </w:t>
      </w:r>
      <w:proofErr w:type="spellStart"/>
      <w:r w:rsidRPr="00745DBD">
        <w:rPr>
          <w:lang w:val="es-ES"/>
        </w:rPr>
        <w:t>Esch</w:t>
      </w:r>
      <w:proofErr w:type="spellEnd"/>
      <w:r w:rsidRPr="00745DBD">
        <w:rPr>
          <w:lang w:val="es-ES"/>
        </w:rPr>
        <w:t xml:space="preserve">, W.L., </w:t>
      </w:r>
      <w:proofErr w:type="spellStart"/>
      <w:r w:rsidRPr="00745DBD">
        <w:rPr>
          <w:lang w:val="es-ES"/>
        </w:rPr>
        <w:t>Klimentidis</w:t>
      </w:r>
      <w:proofErr w:type="spellEnd"/>
      <w:r w:rsidRPr="00745DBD">
        <w:rPr>
          <w:lang w:val="es-ES"/>
        </w:rPr>
        <w:t xml:space="preserve">, R., </w:t>
      </w:r>
      <w:proofErr w:type="spellStart"/>
      <w:r w:rsidRPr="00745DBD">
        <w:rPr>
          <w:lang w:val="es-ES"/>
        </w:rPr>
        <w:t>Sinha</w:t>
      </w:r>
      <w:proofErr w:type="spellEnd"/>
      <w:r w:rsidRPr="00745DBD">
        <w:rPr>
          <w:lang w:val="es-ES"/>
        </w:rPr>
        <w:t xml:space="preserve">, S., 2010. </w:t>
      </w:r>
      <w:r>
        <w:t>From Oil-Prone Source Rock to Gas-Producing Shale Reservoir - Geologic and Petrophysical Characterization of Unconventional Shale Gas Reservoirs, in: SPE-131350-MS. Presented at the International Oil and Gas Conference and Exhibition in China, Society of Petroleum Engineers, Beijing, China, p. 29.</w:t>
      </w:r>
    </w:p>
    <w:p w14:paraId="3836092E" w14:textId="77777777" w:rsidR="00745DBD" w:rsidRDefault="00745DBD" w:rsidP="00745DBD">
      <w:pPr>
        <w:pStyle w:val="Bibliography"/>
      </w:pPr>
      <w:r>
        <w:t xml:space="preserve">Pepper, A.S., </w:t>
      </w:r>
      <w:proofErr w:type="spellStart"/>
      <w:r>
        <w:t>Corvi</w:t>
      </w:r>
      <w:proofErr w:type="spellEnd"/>
      <w:r>
        <w:t>, P.J., 1995. Simple kinetic models of petroleum formation. Part I: oil and gas generation from kerogen. Marine and Petroleum Geology 12, 291–319.</w:t>
      </w:r>
    </w:p>
    <w:p w14:paraId="0C0AF8D7" w14:textId="77777777" w:rsidR="00745DBD" w:rsidRDefault="00745DBD" w:rsidP="00745DBD">
      <w:pPr>
        <w:pStyle w:val="Bibliography"/>
      </w:pPr>
      <w:r>
        <w:t>Price, L.C., 1994. Metamorphic free-for-all. Nature 370, 253–254.</w:t>
      </w:r>
    </w:p>
    <w:p w14:paraId="1BF8FC64" w14:textId="77777777" w:rsidR="00745DBD" w:rsidRDefault="00745DBD" w:rsidP="00745DBD">
      <w:pPr>
        <w:pStyle w:val="Bibliography"/>
      </w:pPr>
      <w:r>
        <w:lastRenderedPageBreak/>
        <w:t xml:space="preserve">Price, L.C., 2001. A possible deep-basin-high-rank gas machine via water-organic-matter redox reactions, in: </w:t>
      </w:r>
      <w:proofErr w:type="spellStart"/>
      <w:r>
        <w:t>Dyman</w:t>
      </w:r>
      <w:proofErr w:type="spellEnd"/>
      <w:r>
        <w:t xml:space="preserve">, T.S., </w:t>
      </w:r>
      <w:proofErr w:type="spellStart"/>
      <w:r>
        <w:t>Kuuskraa</w:t>
      </w:r>
      <w:proofErr w:type="spellEnd"/>
      <w:r>
        <w:t>, V.A. (Eds.), Geologic Studies of Deep Natural Gas Resources, Digital Data Series. U. S. Geological Survey.</w:t>
      </w:r>
    </w:p>
    <w:p w14:paraId="39F74937" w14:textId="77777777" w:rsidR="00745DBD" w:rsidRDefault="00745DBD" w:rsidP="00745DBD">
      <w:pPr>
        <w:pStyle w:val="Bibliography"/>
      </w:pPr>
      <w:r>
        <w:t>Purcell, L.P., Rashid, M.A., Hardy, I.A., 1979. Geochemical characteristics of sedimentary rocks in Scotian basin. AAPG Bulletin 63, 87–105.</w:t>
      </w:r>
    </w:p>
    <w:p w14:paraId="5EC0A85B" w14:textId="77777777" w:rsidR="00745DBD" w:rsidRDefault="00745DBD" w:rsidP="00745DBD">
      <w:pPr>
        <w:pStyle w:val="Bibliography"/>
      </w:pPr>
      <w:r>
        <w:t xml:space="preserve">Ramaswamy, G., 2002. </w:t>
      </w:r>
      <w:proofErr w:type="gramStart"/>
      <w:r>
        <w:t>A field evidence</w:t>
      </w:r>
      <w:proofErr w:type="gramEnd"/>
      <w:r>
        <w:t xml:space="preserve"> for mineral-catalyzed formation of gas during coal maturation. Oil &amp; gas journal 100, 32–36.</w:t>
      </w:r>
    </w:p>
    <w:p w14:paraId="2007A20C" w14:textId="77777777" w:rsidR="00745DBD" w:rsidRDefault="00745DBD" w:rsidP="00745DBD">
      <w:pPr>
        <w:pStyle w:val="Bibliography"/>
      </w:pPr>
      <w:r>
        <w:t>Reeves, E.P., Seewald, J.S., Sylva, S.P., 2012. Hydrogen isotope exchange between \</w:t>
      </w:r>
      <w:proofErr w:type="spellStart"/>
      <w:r>
        <w:t>emphn</w:t>
      </w:r>
      <w:proofErr w:type="spellEnd"/>
      <w:r>
        <w:t xml:space="preserve">-alkanes and water under hydrothermal conditions. </w:t>
      </w:r>
      <w:proofErr w:type="spellStart"/>
      <w:r>
        <w:t>Geochimica</w:t>
      </w:r>
      <w:proofErr w:type="spellEnd"/>
      <w:r>
        <w:t xml:space="preserve"> et </w:t>
      </w:r>
      <w:proofErr w:type="spellStart"/>
      <w:r>
        <w:t>Cosmochimica</w:t>
      </w:r>
      <w:proofErr w:type="spellEnd"/>
      <w:r>
        <w:t xml:space="preserve"> Acta 77, 582–599.</w:t>
      </w:r>
    </w:p>
    <w:p w14:paraId="5FE06AEB" w14:textId="77777777" w:rsidR="00745DBD" w:rsidRDefault="00745DBD" w:rsidP="00745DBD">
      <w:pPr>
        <w:pStyle w:val="Bibliography"/>
      </w:pPr>
      <w:r>
        <w:t xml:space="preserve">Rowe, D., </w:t>
      </w:r>
      <w:proofErr w:type="spellStart"/>
      <w:r>
        <w:t>Muehlenbachs</w:t>
      </w:r>
      <w:proofErr w:type="spellEnd"/>
      <w:r>
        <w:t>, K., 1999. Low-temperature thermal generation of hydrocarbon gases in shallow shales. Nature 398, 61–63.</w:t>
      </w:r>
    </w:p>
    <w:p w14:paraId="3F729AEE" w14:textId="77777777" w:rsidR="00745DBD" w:rsidRDefault="00745DBD" w:rsidP="00745DBD">
      <w:pPr>
        <w:pStyle w:val="Bibliography"/>
      </w:pPr>
      <w:r>
        <w:t xml:space="preserve">Sackett, W.M., 1978. Carbon and hydrogen isotope effects during the </w:t>
      </w:r>
      <w:proofErr w:type="spellStart"/>
      <w:r>
        <w:t>thermocatalytic</w:t>
      </w:r>
      <w:proofErr w:type="spellEnd"/>
      <w:r>
        <w:t xml:space="preserve"> production of hydrocarbons in laboratory simulation experiments. </w:t>
      </w:r>
      <w:proofErr w:type="spellStart"/>
      <w:r>
        <w:t>Geochimica</w:t>
      </w:r>
      <w:proofErr w:type="spellEnd"/>
      <w:r>
        <w:t xml:space="preserve"> et </w:t>
      </w:r>
      <w:proofErr w:type="spellStart"/>
      <w:r>
        <w:t>Cosmochimica</w:t>
      </w:r>
      <w:proofErr w:type="spellEnd"/>
      <w:r>
        <w:t xml:space="preserve"> Acta 42, 571–580.</w:t>
      </w:r>
    </w:p>
    <w:p w14:paraId="2AAE62F8" w14:textId="77777777" w:rsidR="00745DBD" w:rsidRPr="00D97512" w:rsidRDefault="00745DBD" w:rsidP="00745DBD">
      <w:pPr>
        <w:pStyle w:val="Bibliography"/>
        <w:rPr>
          <w:lang w:val="es-ES"/>
        </w:rPr>
      </w:pPr>
      <w:r>
        <w:t xml:space="preserve">Sackett, W.M., </w:t>
      </w:r>
      <w:proofErr w:type="spellStart"/>
      <w:r>
        <w:t>Conkright</w:t>
      </w:r>
      <w:proofErr w:type="spellEnd"/>
      <w:r>
        <w:t xml:space="preserve">, M., 1997. Summary and re-evaluation of the high-temperature isotope geochemistry of methane. </w:t>
      </w:r>
      <w:proofErr w:type="spellStart"/>
      <w:r w:rsidRPr="00D97512">
        <w:rPr>
          <w:lang w:val="es-ES"/>
        </w:rPr>
        <w:t>Geochimica</w:t>
      </w:r>
      <w:proofErr w:type="spellEnd"/>
      <w:r w:rsidRPr="00D97512">
        <w:rPr>
          <w:lang w:val="es-ES"/>
        </w:rPr>
        <w:t xml:space="preserve"> et </w:t>
      </w:r>
      <w:proofErr w:type="spellStart"/>
      <w:r w:rsidRPr="00D97512">
        <w:rPr>
          <w:lang w:val="es-ES"/>
        </w:rPr>
        <w:t>Cosmochimica</w:t>
      </w:r>
      <w:proofErr w:type="spellEnd"/>
      <w:r w:rsidRPr="00D97512">
        <w:rPr>
          <w:lang w:val="es-ES"/>
        </w:rPr>
        <w:t xml:space="preserve"> Acta 61, 1941–1952.</w:t>
      </w:r>
    </w:p>
    <w:p w14:paraId="7F179B02" w14:textId="77777777" w:rsidR="00745DBD" w:rsidRDefault="00745DBD" w:rsidP="00745DBD">
      <w:pPr>
        <w:pStyle w:val="Bibliography"/>
      </w:pPr>
      <w:r w:rsidRPr="00D97512">
        <w:rPr>
          <w:lang w:val="es-ES"/>
        </w:rPr>
        <w:t xml:space="preserve">Sandvik, E.I., Young, W.A., Curry, D.J., 1992. </w:t>
      </w:r>
      <w:r>
        <w:t>Expulsion from hydrocarbon sources: the role of organic absorption. Organic Geochemistry 19, 77–87.</w:t>
      </w:r>
    </w:p>
    <w:p w14:paraId="47A2908A" w14:textId="77777777" w:rsidR="00745DBD" w:rsidRDefault="00745DBD" w:rsidP="00745DBD">
      <w:pPr>
        <w:pStyle w:val="Bibliography"/>
      </w:pPr>
      <w:r>
        <w:t>Sattler, A., 2018. Hydrogen/Deuterium (H/D) exchange catalysis in alkanes. ACS Catalysis 8, 2296–2312.</w:t>
      </w:r>
    </w:p>
    <w:p w14:paraId="428FDEDE" w14:textId="77777777" w:rsidR="00745DBD" w:rsidRDefault="00745DBD" w:rsidP="00745DBD">
      <w:pPr>
        <w:pStyle w:val="Bibliography"/>
      </w:pPr>
      <w:r>
        <w:t>Saxena, S.C., Saxena, V.K., 1970. Thermal conductivity data for hydrogen and deuterium in the range 100-1100 degrees C. Journal of Physics A: General Physics 3, 309–320.</w:t>
      </w:r>
    </w:p>
    <w:p w14:paraId="2465B13C" w14:textId="77777777" w:rsidR="00745DBD" w:rsidRDefault="00745DBD" w:rsidP="00745DBD">
      <w:pPr>
        <w:pStyle w:val="Bibliography"/>
      </w:pPr>
      <w:r>
        <w:t xml:space="preserve">Schenk, H.J., </w:t>
      </w:r>
      <w:proofErr w:type="spellStart"/>
      <w:r>
        <w:t>Dieckmann</w:t>
      </w:r>
      <w:proofErr w:type="spellEnd"/>
      <w:r>
        <w:t>, V., 2004. Prediction of petroleum formation: the influence of laboratory heating rates on kinetic parameters and geological extrapolations. Marine and Petroleum Geology 21, 79–95.</w:t>
      </w:r>
    </w:p>
    <w:p w14:paraId="6C4D0251" w14:textId="77777777" w:rsidR="00745DBD" w:rsidRDefault="00745DBD" w:rsidP="00745DBD">
      <w:pPr>
        <w:pStyle w:val="Bibliography"/>
      </w:pPr>
      <w:proofErr w:type="spellStart"/>
      <w:r>
        <w:t>Schimmelmann</w:t>
      </w:r>
      <w:proofErr w:type="spellEnd"/>
      <w:r>
        <w:t xml:space="preserve">, A., </w:t>
      </w:r>
      <w:proofErr w:type="spellStart"/>
      <w:r>
        <w:t>Boudou</w:t>
      </w:r>
      <w:proofErr w:type="spellEnd"/>
      <w:r>
        <w:t xml:space="preserve">, J.-P., </w:t>
      </w:r>
      <w:proofErr w:type="spellStart"/>
      <w:r>
        <w:t>Lewan</w:t>
      </w:r>
      <w:proofErr w:type="spellEnd"/>
      <w:r>
        <w:t xml:space="preserve">, M.D., </w:t>
      </w:r>
      <w:proofErr w:type="spellStart"/>
      <w:r>
        <w:t>Wintsch</w:t>
      </w:r>
      <w:proofErr w:type="spellEnd"/>
      <w:r>
        <w:t xml:space="preserve">, R.P., 2001. Experimental controls on D/H and \textsuperscript13C/\textsuperscript12C ratios of kerogen, </w:t>
      </w:r>
      <w:proofErr w:type="gramStart"/>
      <w:r>
        <w:t>bitumen</w:t>
      </w:r>
      <w:proofErr w:type="gramEnd"/>
      <w:r>
        <w:t xml:space="preserve"> and oil during hydrous pyrolysis. Organic Geochemistry 32, 1009–1018.</w:t>
      </w:r>
    </w:p>
    <w:p w14:paraId="615ECE1E" w14:textId="77777777" w:rsidR="00745DBD" w:rsidRDefault="00745DBD" w:rsidP="00745DBD">
      <w:pPr>
        <w:pStyle w:val="Bibliography"/>
      </w:pPr>
      <w:proofErr w:type="spellStart"/>
      <w:r>
        <w:t>Schimmelmann</w:t>
      </w:r>
      <w:proofErr w:type="spellEnd"/>
      <w:r>
        <w:t xml:space="preserve">, A., </w:t>
      </w:r>
      <w:proofErr w:type="spellStart"/>
      <w:r>
        <w:t>Lewan</w:t>
      </w:r>
      <w:proofErr w:type="spellEnd"/>
      <w:r>
        <w:t xml:space="preserve">, M.D., </w:t>
      </w:r>
      <w:proofErr w:type="spellStart"/>
      <w:r>
        <w:t>Wintsch</w:t>
      </w:r>
      <w:proofErr w:type="spellEnd"/>
      <w:r>
        <w:t xml:space="preserve">, R.P., 1999. D/H isotope ratios of kerogen, bitumen, oil, and water in hydrous pyrolysis of source rocks containing kerogen types I, II, IIS, and III. </w:t>
      </w:r>
      <w:proofErr w:type="spellStart"/>
      <w:r>
        <w:t>Geochimica</w:t>
      </w:r>
      <w:proofErr w:type="spellEnd"/>
      <w:r>
        <w:t xml:space="preserve"> et </w:t>
      </w:r>
      <w:proofErr w:type="spellStart"/>
      <w:r>
        <w:t>Cosmochimica</w:t>
      </w:r>
      <w:proofErr w:type="spellEnd"/>
      <w:r>
        <w:t xml:space="preserve"> Acta 63, 3751–3766.</w:t>
      </w:r>
    </w:p>
    <w:p w14:paraId="0D1635EF" w14:textId="77777777" w:rsidR="00745DBD" w:rsidRDefault="00745DBD" w:rsidP="00745DBD">
      <w:pPr>
        <w:pStyle w:val="Bibliography"/>
      </w:pPr>
      <w:proofErr w:type="spellStart"/>
      <w:r>
        <w:t>Schimmelmann</w:t>
      </w:r>
      <w:proofErr w:type="spellEnd"/>
      <w:r>
        <w:t>, A., Sessions, A.L., Mastalerz, M., 2006. Hydrogen isotopic (D/H) composition of organic matter during diagenesis and thermal maturation. Annual Review of Earth and Planetary Sciences 34, 501–533.</w:t>
      </w:r>
    </w:p>
    <w:p w14:paraId="281FCDEB" w14:textId="77777777" w:rsidR="00745DBD" w:rsidRDefault="00745DBD" w:rsidP="00745DBD">
      <w:pPr>
        <w:pStyle w:val="Bibliography"/>
      </w:pPr>
      <w:proofErr w:type="spellStart"/>
      <w:r>
        <w:t>Schmoker</w:t>
      </w:r>
      <w:proofErr w:type="spellEnd"/>
      <w:r>
        <w:t>, J.W., 1994. Volumetric calculation of hydrocarbons generated, in: Magoon, L.B., Dow, W.G. (Eds.), The Petroleum System---from Source to Trap, AAPG Memoir. pp. 323–326.</w:t>
      </w:r>
    </w:p>
    <w:p w14:paraId="672B7DC5" w14:textId="77777777" w:rsidR="00745DBD" w:rsidRDefault="00745DBD" w:rsidP="00745DBD">
      <w:pPr>
        <w:pStyle w:val="Bibliography"/>
      </w:pPr>
      <w:r>
        <w:t>Seewald, J.S., 1994. Evidence for metastable equilibrium between hydrocarbons under hydrothermal conditions. Nature 370, 285–287.</w:t>
      </w:r>
    </w:p>
    <w:p w14:paraId="0A84E0C3" w14:textId="77777777" w:rsidR="00745DBD" w:rsidRDefault="00745DBD" w:rsidP="00745DBD">
      <w:pPr>
        <w:pStyle w:val="Bibliography"/>
      </w:pPr>
      <w:r>
        <w:t xml:space="preserve">Seewald, J.S., 2001. Aqueous geochemistry of low molecular weight hydrocarbons at elevated temperatures and pressures: constraints from mineral buffered laboratory experiments. </w:t>
      </w:r>
      <w:proofErr w:type="spellStart"/>
      <w:r>
        <w:t>Geochimica</w:t>
      </w:r>
      <w:proofErr w:type="spellEnd"/>
      <w:r>
        <w:t xml:space="preserve"> et </w:t>
      </w:r>
      <w:proofErr w:type="spellStart"/>
      <w:r>
        <w:t>Cosmochimica</w:t>
      </w:r>
      <w:proofErr w:type="spellEnd"/>
      <w:r>
        <w:t xml:space="preserve"> Acta 65, 1641–1664.</w:t>
      </w:r>
    </w:p>
    <w:p w14:paraId="26AF456D" w14:textId="77777777" w:rsidR="00745DBD" w:rsidRDefault="00745DBD" w:rsidP="00745DBD">
      <w:pPr>
        <w:pStyle w:val="Bibliography"/>
      </w:pPr>
      <w:r>
        <w:t>Seewald, J.S., 2003. Organic–inorganic interactions in petroleum-producing sedimentary basins. Nature 426, 327–333.</w:t>
      </w:r>
    </w:p>
    <w:p w14:paraId="2D071CFF" w14:textId="77777777" w:rsidR="00745DBD" w:rsidRDefault="00745DBD" w:rsidP="00745DBD">
      <w:pPr>
        <w:pStyle w:val="Bibliography"/>
      </w:pPr>
      <w:r>
        <w:t xml:space="preserve">Seewald, J.S., Benitez-Nelson, B.C., Whelan, J.K., 1998. Laboratory and theoretical constraints on the generation and composition of natural gas. </w:t>
      </w:r>
      <w:proofErr w:type="spellStart"/>
      <w:r>
        <w:t>Geochimica</w:t>
      </w:r>
      <w:proofErr w:type="spellEnd"/>
      <w:r>
        <w:t xml:space="preserve"> et </w:t>
      </w:r>
      <w:proofErr w:type="spellStart"/>
      <w:r>
        <w:t>Cosmochimica</w:t>
      </w:r>
      <w:proofErr w:type="spellEnd"/>
      <w:r>
        <w:t xml:space="preserve"> Acta 62, 1599–1617.</w:t>
      </w:r>
    </w:p>
    <w:p w14:paraId="04F03789" w14:textId="77777777" w:rsidR="00745DBD" w:rsidRDefault="00745DBD" w:rsidP="00745DBD">
      <w:pPr>
        <w:pStyle w:val="Bibliography"/>
      </w:pPr>
      <w:r>
        <w:t>Sessions, A.L., 2016. Factors controlling the deuterium contents of sedimentary hydrocarbons. Organic Geochemistry 96, 43–64.</w:t>
      </w:r>
    </w:p>
    <w:p w14:paraId="0E8F2E88" w14:textId="77777777" w:rsidR="00745DBD" w:rsidRDefault="00745DBD" w:rsidP="00745DBD">
      <w:pPr>
        <w:pStyle w:val="Bibliography"/>
      </w:pPr>
      <w:r>
        <w:t xml:space="preserve">Sessions, A.L., Sylva, S.P., Summons, R.E., Hayes, J.M., 2004. Isotopic exchange of carbon-bound hydrogen over geologic timescales. </w:t>
      </w:r>
      <w:proofErr w:type="spellStart"/>
      <w:r>
        <w:t>Geochimica</w:t>
      </w:r>
      <w:proofErr w:type="spellEnd"/>
      <w:r>
        <w:t xml:space="preserve"> et </w:t>
      </w:r>
      <w:proofErr w:type="spellStart"/>
      <w:r>
        <w:t>Cosmochimica</w:t>
      </w:r>
      <w:proofErr w:type="spellEnd"/>
      <w:r>
        <w:t xml:space="preserve"> Acta 68, 1545–1559.</w:t>
      </w:r>
    </w:p>
    <w:p w14:paraId="25F8CDE2" w14:textId="77777777" w:rsidR="00745DBD" w:rsidRDefault="00745DBD" w:rsidP="00745DBD">
      <w:pPr>
        <w:pStyle w:val="Bibliography"/>
      </w:pPr>
      <w:proofErr w:type="spellStart"/>
      <w:r>
        <w:t>Seyfried</w:t>
      </w:r>
      <w:proofErr w:type="spellEnd"/>
      <w:r>
        <w:t xml:space="preserve">, W.E., Jr., </w:t>
      </w:r>
      <w:proofErr w:type="spellStart"/>
      <w:r>
        <w:t>Janecky</w:t>
      </w:r>
      <w:proofErr w:type="spellEnd"/>
      <w:r>
        <w:t>, D.R., Berndt, M.E., 1987. Rocking autoclaves for hydrothermal experiments, II. The flexible reaction-cell system. Hydrothermal Experimental Techniques 9, 216–239.</w:t>
      </w:r>
    </w:p>
    <w:p w14:paraId="54FF0C99" w14:textId="77777777" w:rsidR="00745DBD" w:rsidRDefault="00745DBD" w:rsidP="00745DBD">
      <w:pPr>
        <w:pStyle w:val="Bibliography"/>
      </w:pPr>
      <w:r>
        <w:t xml:space="preserve">Shock, E.L., Helgeson, H.C., 1990. Calculation of the thermodynamic and transport properties of aqueous species at high pressures and temperatures: Standard partial molal properties of organic species. </w:t>
      </w:r>
      <w:proofErr w:type="spellStart"/>
      <w:r>
        <w:t>Geochimica</w:t>
      </w:r>
      <w:proofErr w:type="spellEnd"/>
      <w:r>
        <w:t xml:space="preserve"> et </w:t>
      </w:r>
      <w:proofErr w:type="spellStart"/>
      <w:r>
        <w:t>Cosmochimica</w:t>
      </w:r>
      <w:proofErr w:type="spellEnd"/>
      <w:r>
        <w:t xml:space="preserve"> Acta 54, 915–945.</w:t>
      </w:r>
    </w:p>
    <w:p w14:paraId="57933DF2" w14:textId="77777777" w:rsidR="00745DBD" w:rsidRDefault="00745DBD" w:rsidP="00745DBD">
      <w:pPr>
        <w:pStyle w:val="Bibliography"/>
      </w:pPr>
      <w:r>
        <w:lastRenderedPageBreak/>
        <w:t xml:space="preserve">Shock, E.L., Helgeson, H.C., </w:t>
      </w:r>
      <w:proofErr w:type="spellStart"/>
      <w:r>
        <w:t>Sverjensky</w:t>
      </w:r>
      <w:proofErr w:type="spellEnd"/>
      <w:r>
        <w:t xml:space="preserve">, D.A., 1989. Calculation of the thermodynamic and transport properties of aqueous species at high pressures and temperatures: Standard partial molal properties of inorganic neutral species. </w:t>
      </w:r>
      <w:proofErr w:type="spellStart"/>
      <w:r>
        <w:t>Geochimica</w:t>
      </w:r>
      <w:proofErr w:type="spellEnd"/>
      <w:r>
        <w:t xml:space="preserve"> et </w:t>
      </w:r>
      <w:proofErr w:type="spellStart"/>
      <w:r>
        <w:t>Cosmochimica</w:t>
      </w:r>
      <w:proofErr w:type="spellEnd"/>
      <w:r>
        <w:t xml:space="preserve"> Acta 53, 2157–2183.</w:t>
      </w:r>
    </w:p>
    <w:p w14:paraId="46BC4A20" w14:textId="77777777" w:rsidR="00745DBD" w:rsidRDefault="00745DBD" w:rsidP="00745DBD">
      <w:pPr>
        <w:pStyle w:val="Bibliography"/>
      </w:pPr>
      <w:r>
        <w:t xml:space="preserve">Shuai, Y., </w:t>
      </w:r>
      <w:proofErr w:type="spellStart"/>
      <w:r>
        <w:t>Etiope</w:t>
      </w:r>
      <w:proofErr w:type="spellEnd"/>
      <w:r>
        <w:t xml:space="preserve">, G., Zhang, S., Douglas, P.M., Huang, L., </w:t>
      </w:r>
      <w:proofErr w:type="spellStart"/>
      <w:r>
        <w:t>Eiler</w:t>
      </w:r>
      <w:proofErr w:type="spellEnd"/>
      <w:r>
        <w:t xml:space="preserve">, J.M., 2018. Methane clumped isotopes in the </w:t>
      </w:r>
      <w:proofErr w:type="spellStart"/>
      <w:r>
        <w:t>Songliao</w:t>
      </w:r>
      <w:proofErr w:type="spellEnd"/>
      <w:r>
        <w:t xml:space="preserve"> Basin (China): New insights into abiotic vs. biotic hydrocarbon formation. Earth and Planetary Science Letters 482, 213–221.</w:t>
      </w:r>
    </w:p>
    <w:p w14:paraId="407485F7" w14:textId="77777777" w:rsidR="00745DBD" w:rsidRDefault="00745DBD" w:rsidP="00745DBD">
      <w:pPr>
        <w:pStyle w:val="Bibliography"/>
      </w:pPr>
      <w:r>
        <w:t>Smith, J., Rigby, D., Gould, K., Hart, G., Hargraves, A., 1985. An isotopic study of hydrocarbon generation processes. Organic Geochemistry 8, 341–347.</w:t>
      </w:r>
    </w:p>
    <w:p w14:paraId="5144347D" w14:textId="77777777" w:rsidR="00745DBD" w:rsidRDefault="00745DBD" w:rsidP="00745DBD">
      <w:pPr>
        <w:pStyle w:val="Bibliography"/>
      </w:pPr>
      <w:proofErr w:type="spellStart"/>
      <w:r>
        <w:t>Snowdon</w:t>
      </w:r>
      <w:proofErr w:type="spellEnd"/>
      <w:r>
        <w:t xml:space="preserve">, L., 1980. </w:t>
      </w:r>
      <w:proofErr w:type="spellStart"/>
      <w:r>
        <w:t>Resinite</w:t>
      </w:r>
      <w:proofErr w:type="spellEnd"/>
      <w:r>
        <w:t xml:space="preserve">—A potential petroleum source in the upper Cretaceous/Tertiary of the Beaufort-Mackenzie Basin, in: </w:t>
      </w:r>
      <w:proofErr w:type="spellStart"/>
      <w:r>
        <w:t>Miall</w:t>
      </w:r>
      <w:proofErr w:type="spellEnd"/>
      <w:r>
        <w:t>, A.D. (Ed.), Facts and Principles of World Petroleum Occurrence, CSPG Special Publications. pp. 509–521.</w:t>
      </w:r>
    </w:p>
    <w:p w14:paraId="409E7E7F" w14:textId="77777777" w:rsidR="00745DBD" w:rsidRDefault="00745DBD" w:rsidP="00745DBD">
      <w:pPr>
        <w:pStyle w:val="Bibliography"/>
      </w:pPr>
      <w:proofErr w:type="spellStart"/>
      <w:r>
        <w:t>Snowdon</w:t>
      </w:r>
      <w:proofErr w:type="spellEnd"/>
      <w:r>
        <w:t>, L.R., 1979. Errors in extrapolation of experimental kinetic parameters to organic geochemical systems: Geologic notes. AAPG Bulletin 63, 1128–1134.</w:t>
      </w:r>
    </w:p>
    <w:p w14:paraId="1B6794DF" w14:textId="77777777" w:rsidR="00745DBD" w:rsidRDefault="00745DBD" w:rsidP="00745DBD">
      <w:pPr>
        <w:pStyle w:val="Bibliography"/>
      </w:pPr>
      <w:r>
        <w:t>Stahl, W.J., 1977. Carbon and nitrogen isotopes in hydrocarbon research and exploration. Chemical Geology 20, 121–149.</w:t>
      </w:r>
    </w:p>
    <w:p w14:paraId="6FC6F478" w14:textId="77777777" w:rsidR="00745DBD" w:rsidRDefault="00745DBD" w:rsidP="00745DBD">
      <w:pPr>
        <w:pStyle w:val="Bibliography"/>
      </w:pPr>
      <w:proofErr w:type="spellStart"/>
      <w:r>
        <w:t>Stainforth</w:t>
      </w:r>
      <w:proofErr w:type="spellEnd"/>
      <w:r>
        <w:t>, J.G., 2009. Practical kinetic modeling of petroleum generation and expulsion. Thematic Set on Basin Modeling Perspectives 26, 552–572.</w:t>
      </w:r>
    </w:p>
    <w:p w14:paraId="3E9D880B" w14:textId="77777777" w:rsidR="00745DBD" w:rsidRDefault="00745DBD" w:rsidP="00745DBD">
      <w:pPr>
        <w:pStyle w:val="Bibliography"/>
      </w:pPr>
      <w:proofErr w:type="spellStart"/>
      <w:r>
        <w:t>Stolper</w:t>
      </w:r>
      <w:proofErr w:type="spellEnd"/>
      <w:r>
        <w:t xml:space="preserve">, D., Martini, A., Clog, M., Douglas, P., </w:t>
      </w:r>
      <w:proofErr w:type="spellStart"/>
      <w:r>
        <w:t>Shusta</w:t>
      </w:r>
      <w:proofErr w:type="spellEnd"/>
      <w:r>
        <w:t xml:space="preserve">, S., Valentine, D., Sessions, A., </w:t>
      </w:r>
      <w:proofErr w:type="spellStart"/>
      <w:r>
        <w:t>Eiler</w:t>
      </w:r>
      <w:proofErr w:type="spellEnd"/>
      <w:r>
        <w:t xml:space="preserve">, J., 2015. Distinguishing and understanding thermogenic and biogenic sources of methane using multiply substituted </w:t>
      </w:r>
      <w:proofErr w:type="spellStart"/>
      <w:r>
        <w:t>isotopologues</w:t>
      </w:r>
      <w:proofErr w:type="spellEnd"/>
      <w:r>
        <w:t xml:space="preserve">. </w:t>
      </w:r>
      <w:proofErr w:type="spellStart"/>
      <w:r>
        <w:t>Geochimica</w:t>
      </w:r>
      <w:proofErr w:type="spellEnd"/>
      <w:r>
        <w:t xml:space="preserve"> et </w:t>
      </w:r>
      <w:proofErr w:type="spellStart"/>
      <w:r>
        <w:t>Cosmochimica</w:t>
      </w:r>
      <w:proofErr w:type="spellEnd"/>
      <w:r>
        <w:t xml:space="preserve"> Acta 161, 219–247.</w:t>
      </w:r>
    </w:p>
    <w:p w14:paraId="3C78EFEE" w14:textId="77777777" w:rsidR="00745DBD" w:rsidRDefault="00745DBD" w:rsidP="00745DBD">
      <w:pPr>
        <w:pStyle w:val="Bibliography"/>
      </w:pPr>
      <w:proofErr w:type="spellStart"/>
      <w:r>
        <w:t>Stolper</w:t>
      </w:r>
      <w:proofErr w:type="spellEnd"/>
      <w:r>
        <w:t xml:space="preserve">, D.A., Lawson, M., Davis, C.L., Ferreira, A.A., Santos Neto, E.V., Ellis, G.S., </w:t>
      </w:r>
      <w:proofErr w:type="spellStart"/>
      <w:r>
        <w:t>Lewan</w:t>
      </w:r>
      <w:proofErr w:type="spellEnd"/>
      <w:r>
        <w:t xml:space="preserve">, M.D., Martini, A.M., Tang, Y., </w:t>
      </w:r>
      <w:proofErr w:type="spellStart"/>
      <w:r>
        <w:t>Schoell</w:t>
      </w:r>
      <w:proofErr w:type="spellEnd"/>
      <w:r>
        <w:t xml:space="preserve">, M., Sessions, A.L., </w:t>
      </w:r>
      <w:proofErr w:type="spellStart"/>
      <w:r>
        <w:t>Eiler</w:t>
      </w:r>
      <w:proofErr w:type="spellEnd"/>
      <w:r>
        <w:t>, J.M., 2014. Formation temperatures of thermogenic and biogenic methane. Science 344, 1500–1503.</w:t>
      </w:r>
    </w:p>
    <w:p w14:paraId="06994073" w14:textId="77777777" w:rsidR="00745DBD" w:rsidRDefault="00745DBD" w:rsidP="00745DBD">
      <w:pPr>
        <w:pStyle w:val="Bibliography"/>
      </w:pPr>
      <w:r>
        <w:t>Sun, X., Zhang, T., Sun, Y., Milliken, K.L., Sun, D., 2016. Geochemical evidence of organic matter source input and depositional environments in the lower and upper Eagle Ford Formation, south Texas. Organic Geochemistry 98, 66–81.</w:t>
      </w:r>
    </w:p>
    <w:p w14:paraId="404A3E17" w14:textId="77777777" w:rsidR="00745DBD" w:rsidRDefault="00745DBD" w:rsidP="00745DBD">
      <w:pPr>
        <w:pStyle w:val="Bibliography"/>
      </w:pPr>
      <w:r>
        <w:t>Sweeney, J.J., Burnham, A.K., 1990. Evaluation of a simple model of vitrinite reflectance based on chemical kinetics. AAPG Bulletin 74, 1559–1570.</w:t>
      </w:r>
    </w:p>
    <w:p w14:paraId="7B3CC8AD" w14:textId="77777777" w:rsidR="00745DBD" w:rsidRPr="00D97512" w:rsidRDefault="00745DBD" w:rsidP="00745DBD">
      <w:pPr>
        <w:pStyle w:val="Bibliography"/>
        <w:rPr>
          <w:lang w:val="es-ES"/>
        </w:rPr>
      </w:pPr>
      <w:r>
        <w:t xml:space="preserve">Tang, Y., Huang, Y., Ellis, G.S., Wang, Y., </w:t>
      </w:r>
      <w:proofErr w:type="spellStart"/>
      <w:r>
        <w:t>Kralert</w:t>
      </w:r>
      <w:proofErr w:type="spellEnd"/>
      <w:r>
        <w:t xml:space="preserve">, P.G., </w:t>
      </w:r>
      <w:proofErr w:type="spellStart"/>
      <w:r>
        <w:t>Gillaizeau</w:t>
      </w:r>
      <w:proofErr w:type="spellEnd"/>
      <w:r>
        <w:t xml:space="preserve">, B., Ma, Q., Hwang, R., 2005. A kinetic model for thermally induced hydrogen and carbon isotope fractionation of individual </w:t>
      </w:r>
      <w:r>
        <w:rPr>
          <w:i/>
          <w:iCs/>
        </w:rPr>
        <w:t>n</w:t>
      </w:r>
      <w:r>
        <w:t xml:space="preserve">-alkanes in crude oil. </w:t>
      </w:r>
      <w:proofErr w:type="spellStart"/>
      <w:r w:rsidRPr="00D97512">
        <w:rPr>
          <w:lang w:val="es-ES"/>
        </w:rPr>
        <w:t>Geochimica</w:t>
      </w:r>
      <w:proofErr w:type="spellEnd"/>
      <w:r w:rsidRPr="00D97512">
        <w:rPr>
          <w:lang w:val="es-ES"/>
        </w:rPr>
        <w:t xml:space="preserve"> et </w:t>
      </w:r>
      <w:proofErr w:type="spellStart"/>
      <w:r w:rsidRPr="00D97512">
        <w:rPr>
          <w:lang w:val="es-ES"/>
        </w:rPr>
        <w:t>Cosmochimica</w:t>
      </w:r>
      <w:proofErr w:type="spellEnd"/>
      <w:r w:rsidRPr="00D97512">
        <w:rPr>
          <w:lang w:val="es-ES"/>
        </w:rPr>
        <w:t xml:space="preserve"> Acta 69, 4505–4520.</w:t>
      </w:r>
    </w:p>
    <w:p w14:paraId="65EB8A42" w14:textId="77777777" w:rsidR="00745DBD" w:rsidRDefault="00745DBD" w:rsidP="00745DBD">
      <w:pPr>
        <w:pStyle w:val="Bibliography"/>
      </w:pPr>
      <w:proofErr w:type="spellStart"/>
      <w:r w:rsidRPr="00D97512">
        <w:rPr>
          <w:lang w:val="es-ES"/>
        </w:rPr>
        <w:t>Thiagarajan</w:t>
      </w:r>
      <w:proofErr w:type="spellEnd"/>
      <w:r w:rsidRPr="00D97512">
        <w:rPr>
          <w:lang w:val="es-ES"/>
        </w:rPr>
        <w:t xml:space="preserve">, N., </w:t>
      </w:r>
      <w:proofErr w:type="spellStart"/>
      <w:r w:rsidRPr="00D97512">
        <w:rPr>
          <w:lang w:val="es-ES"/>
        </w:rPr>
        <w:t>Xie</w:t>
      </w:r>
      <w:proofErr w:type="spellEnd"/>
      <w:r w:rsidRPr="00D97512">
        <w:rPr>
          <w:lang w:val="es-ES"/>
        </w:rPr>
        <w:t xml:space="preserve">, H., </w:t>
      </w:r>
      <w:proofErr w:type="spellStart"/>
      <w:r w:rsidRPr="00D97512">
        <w:rPr>
          <w:lang w:val="es-ES"/>
        </w:rPr>
        <w:t>Ponton</w:t>
      </w:r>
      <w:proofErr w:type="spellEnd"/>
      <w:r w:rsidRPr="00D97512">
        <w:rPr>
          <w:lang w:val="es-ES"/>
        </w:rPr>
        <w:t xml:space="preserve">, C., </w:t>
      </w:r>
      <w:proofErr w:type="spellStart"/>
      <w:r w:rsidRPr="00D97512">
        <w:rPr>
          <w:lang w:val="es-ES"/>
        </w:rPr>
        <w:t>Kitchen</w:t>
      </w:r>
      <w:proofErr w:type="spellEnd"/>
      <w:r w:rsidRPr="00D97512">
        <w:rPr>
          <w:lang w:val="es-ES"/>
        </w:rPr>
        <w:t xml:space="preserve">, N., Peterson, B., </w:t>
      </w:r>
      <w:proofErr w:type="spellStart"/>
      <w:r w:rsidRPr="00D97512">
        <w:rPr>
          <w:lang w:val="es-ES"/>
        </w:rPr>
        <w:t>Lawson</w:t>
      </w:r>
      <w:proofErr w:type="spellEnd"/>
      <w:r w:rsidRPr="00D97512">
        <w:rPr>
          <w:lang w:val="es-ES"/>
        </w:rPr>
        <w:t xml:space="preserve">, M., </w:t>
      </w:r>
      <w:proofErr w:type="spellStart"/>
      <w:r w:rsidRPr="00D97512">
        <w:rPr>
          <w:lang w:val="es-ES"/>
        </w:rPr>
        <w:t>Formolo</w:t>
      </w:r>
      <w:proofErr w:type="spellEnd"/>
      <w:r w:rsidRPr="00D97512">
        <w:rPr>
          <w:lang w:val="es-ES"/>
        </w:rPr>
        <w:t xml:space="preserve">, M., Xiao, Y., </w:t>
      </w:r>
      <w:proofErr w:type="spellStart"/>
      <w:r w:rsidRPr="00D97512">
        <w:rPr>
          <w:lang w:val="es-ES"/>
        </w:rPr>
        <w:t>Eiler</w:t>
      </w:r>
      <w:proofErr w:type="spellEnd"/>
      <w:r w:rsidRPr="00D97512">
        <w:rPr>
          <w:lang w:val="es-ES"/>
        </w:rPr>
        <w:t xml:space="preserve">, J., 2020. </w:t>
      </w:r>
      <w:r>
        <w:t>Isotopic evidence for quasi-equilibrium chemistry in thermally mature natural gases. Proceedings of the National Academy of Sciences 117, 3989–3995.</w:t>
      </w:r>
    </w:p>
    <w:p w14:paraId="1823F818" w14:textId="77777777" w:rsidR="00745DBD" w:rsidRDefault="00745DBD" w:rsidP="00745DBD">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36F17CB2" w14:textId="77777777" w:rsidR="00745DBD" w:rsidRDefault="00745DBD" w:rsidP="00745DBD">
      <w:pPr>
        <w:pStyle w:val="Bibliography"/>
      </w:pPr>
      <w:r>
        <w:t>Tissot, B., 2003. Preliminary data on the mechanisms and kinetics of the formation of petroleum in sediments. computer simulation of a reaction flowsheet. Oil &amp; Gas Science and Technology - Rev. IFP 58, 183–202.</w:t>
      </w:r>
    </w:p>
    <w:p w14:paraId="6949998B" w14:textId="77777777" w:rsidR="00745DBD" w:rsidRDefault="00745DBD" w:rsidP="00745DBD">
      <w:pPr>
        <w:pStyle w:val="Bibliography"/>
      </w:pPr>
      <w:r>
        <w:t xml:space="preserve">Tissot, B., </w:t>
      </w:r>
      <w:proofErr w:type="spellStart"/>
      <w:r>
        <w:t>Espitalié</w:t>
      </w:r>
      <w:proofErr w:type="spellEnd"/>
      <w:r>
        <w:t xml:space="preserve">, J., 1975. </w:t>
      </w:r>
      <w:proofErr w:type="spellStart"/>
      <w:r>
        <w:t>L’evolution</w:t>
      </w:r>
      <w:proofErr w:type="spellEnd"/>
      <w:r>
        <w:t xml:space="preserve"> </w:t>
      </w:r>
      <w:proofErr w:type="spellStart"/>
      <w:r>
        <w:t>thermique</w:t>
      </w:r>
      <w:proofErr w:type="spellEnd"/>
      <w:r>
        <w:t xml:space="preserve"> de la matière </w:t>
      </w:r>
      <w:proofErr w:type="spellStart"/>
      <w:r>
        <w:t>organique</w:t>
      </w:r>
      <w:proofErr w:type="spellEnd"/>
      <w:r>
        <w:t xml:space="preserve"> des </w:t>
      </w:r>
      <w:proofErr w:type="spellStart"/>
      <w:proofErr w:type="gramStart"/>
      <w:r>
        <w:t>sédiments</w:t>
      </w:r>
      <w:proofErr w:type="spellEnd"/>
      <w:r>
        <w:t> :</w:t>
      </w:r>
      <w:proofErr w:type="gramEnd"/>
      <w:r>
        <w:t xml:space="preserve"> applications </w:t>
      </w:r>
      <w:proofErr w:type="spellStart"/>
      <w:r>
        <w:t>d’une</w:t>
      </w:r>
      <w:proofErr w:type="spellEnd"/>
      <w:r>
        <w:t xml:space="preserve"> simulation </w:t>
      </w:r>
      <w:proofErr w:type="spellStart"/>
      <w:r>
        <w:t>mathématique</w:t>
      </w:r>
      <w:proofErr w:type="spellEnd"/>
      <w:r>
        <w:t xml:space="preserve">. </w:t>
      </w:r>
      <w:proofErr w:type="spellStart"/>
      <w:r>
        <w:t>Potentiel</w:t>
      </w:r>
      <w:proofErr w:type="spellEnd"/>
      <w:r>
        <w:t xml:space="preserve"> </w:t>
      </w:r>
      <w:proofErr w:type="spellStart"/>
      <w:r>
        <w:t>pétrolier</w:t>
      </w:r>
      <w:proofErr w:type="spellEnd"/>
      <w:r>
        <w:t xml:space="preserve"> des </w:t>
      </w:r>
      <w:proofErr w:type="spellStart"/>
      <w:r>
        <w:t>bassins</w:t>
      </w:r>
      <w:proofErr w:type="spellEnd"/>
      <w:r>
        <w:t xml:space="preserve"> </w:t>
      </w:r>
      <w:proofErr w:type="spellStart"/>
      <w:r>
        <w:t>sédimentaires</w:t>
      </w:r>
      <w:proofErr w:type="spellEnd"/>
      <w:r>
        <w:t xml:space="preserve"> de reconstitution de </w:t>
      </w:r>
      <w:proofErr w:type="spellStart"/>
      <w:r>
        <w:t>l’histoire</w:t>
      </w:r>
      <w:proofErr w:type="spellEnd"/>
      <w:r>
        <w:t xml:space="preserve"> </w:t>
      </w:r>
      <w:proofErr w:type="spellStart"/>
      <w:r>
        <w:t>thermique</w:t>
      </w:r>
      <w:proofErr w:type="spellEnd"/>
      <w:r>
        <w:t xml:space="preserve"> des </w:t>
      </w:r>
      <w:proofErr w:type="spellStart"/>
      <w:r>
        <w:t>sédiments</w:t>
      </w:r>
      <w:proofErr w:type="spellEnd"/>
      <w:r>
        <w:t xml:space="preserve">. Rev. Inst. Fr. </w:t>
      </w:r>
      <w:proofErr w:type="spellStart"/>
      <w:r>
        <w:t>Pét</w:t>
      </w:r>
      <w:proofErr w:type="spellEnd"/>
      <w:r>
        <w:t>. 30, 743–778.</w:t>
      </w:r>
    </w:p>
    <w:p w14:paraId="47946461" w14:textId="77777777" w:rsidR="00745DBD" w:rsidRDefault="00745DBD" w:rsidP="00745DBD">
      <w:pPr>
        <w:pStyle w:val="Bibliography"/>
      </w:pPr>
      <w:r>
        <w:t xml:space="preserve">Tissot, B., </w:t>
      </w:r>
      <w:proofErr w:type="spellStart"/>
      <w:r>
        <w:t>Pelet</w:t>
      </w:r>
      <w:proofErr w:type="spellEnd"/>
      <w:r>
        <w:t xml:space="preserve">, R., </w:t>
      </w:r>
      <w:proofErr w:type="spellStart"/>
      <w:r>
        <w:t>Ungerer</w:t>
      </w:r>
      <w:proofErr w:type="spellEnd"/>
      <w:r>
        <w:t>, P., 1987. Thermal history of sedimentary basins, maturation indices, and kinetics of oil and gas generation. AAPG Bulletin 71, 1445–1466.</w:t>
      </w:r>
    </w:p>
    <w:p w14:paraId="22DBB2E2" w14:textId="77777777" w:rsidR="00745DBD" w:rsidRDefault="00745DBD" w:rsidP="00745DBD">
      <w:pPr>
        <w:pStyle w:val="Bibliography"/>
      </w:pPr>
      <w:r>
        <w:t xml:space="preserve">Turner, A.C., </w:t>
      </w:r>
      <w:proofErr w:type="spellStart"/>
      <w:r>
        <w:t>Korol</w:t>
      </w:r>
      <w:proofErr w:type="spellEnd"/>
      <w:r>
        <w:t xml:space="preserve">, R., Eldridge, D.L., Bill, M., Conrad, M.E., Miller, T.F., </w:t>
      </w:r>
      <w:proofErr w:type="spellStart"/>
      <w:r>
        <w:t>Stolper</w:t>
      </w:r>
      <w:proofErr w:type="spellEnd"/>
      <w:r>
        <w:t xml:space="preserve">, D.A., 2021. Experimental and theoretical determinations of hydrogen isotopic equilibrium in the system CH4-H2-H2O from 3 to 200 °C. </w:t>
      </w:r>
      <w:proofErr w:type="spellStart"/>
      <w:r>
        <w:t>Geochimica</w:t>
      </w:r>
      <w:proofErr w:type="spellEnd"/>
      <w:r>
        <w:t xml:space="preserve"> et </w:t>
      </w:r>
      <w:proofErr w:type="spellStart"/>
      <w:r>
        <w:t>Cosmochimica</w:t>
      </w:r>
      <w:proofErr w:type="spellEnd"/>
      <w:r>
        <w:t xml:space="preserve"> Acta. </w:t>
      </w:r>
      <w:proofErr w:type="gramStart"/>
      <w:r>
        <w:t>doi:10.1016/j.gca</w:t>
      </w:r>
      <w:proofErr w:type="gramEnd"/>
      <w:r>
        <w:t>.2021.04.026</w:t>
      </w:r>
    </w:p>
    <w:p w14:paraId="616A532E" w14:textId="77777777" w:rsidR="00745DBD" w:rsidRDefault="00745DBD" w:rsidP="00745DBD">
      <w:pPr>
        <w:pStyle w:val="Bibliography"/>
      </w:pPr>
      <w:r>
        <w:t xml:space="preserve">Turner, A.C., Pester, N.J., Bill, M., Conrad, M.E., Knauss, K.G., </w:t>
      </w:r>
      <w:proofErr w:type="spellStart"/>
      <w:r>
        <w:t>Stolper</w:t>
      </w:r>
      <w:proofErr w:type="spellEnd"/>
      <w:r>
        <w:t xml:space="preserve">, D.A., unpublished / under review. Experimental determination of hydrogen isotope exchange rates between methane and water under hydrothermal conditions. </w:t>
      </w:r>
      <w:proofErr w:type="spellStart"/>
      <w:r>
        <w:t>Geochimica</w:t>
      </w:r>
      <w:proofErr w:type="spellEnd"/>
      <w:r>
        <w:t xml:space="preserve"> et </w:t>
      </w:r>
      <w:proofErr w:type="spellStart"/>
      <w:r>
        <w:t>Cosmochimica</w:t>
      </w:r>
      <w:proofErr w:type="spellEnd"/>
      <w:r>
        <w:t xml:space="preserve"> Acta.</w:t>
      </w:r>
    </w:p>
    <w:p w14:paraId="4705E5B3" w14:textId="77777777" w:rsidR="00745DBD" w:rsidRDefault="00745DBD" w:rsidP="00745DBD">
      <w:pPr>
        <w:pStyle w:val="Bibliography"/>
      </w:pPr>
      <w:r>
        <w:lastRenderedPageBreak/>
        <w:t xml:space="preserve">Turner, A.C., Pester, N.J., Bill, M., Conrad, M.E., Knauss, K.G., </w:t>
      </w:r>
      <w:proofErr w:type="spellStart"/>
      <w:r>
        <w:t>Stolper</w:t>
      </w:r>
      <w:proofErr w:type="spellEnd"/>
      <w:r>
        <w:t xml:space="preserve">, D.A., under review. Experimental determination of hydrogen isotope exchange rates between methane and water under hydrothermal conditions. </w:t>
      </w:r>
      <w:proofErr w:type="spellStart"/>
      <w:r>
        <w:t>Geochimica</w:t>
      </w:r>
      <w:proofErr w:type="spellEnd"/>
      <w:r>
        <w:t xml:space="preserve"> et </w:t>
      </w:r>
      <w:proofErr w:type="spellStart"/>
      <w:r>
        <w:t>Cosmochimica</w:t>
      </w:r>
      <w:proofErr w:type="spellEnd"/>
      <w:r>
        <w:t xml:space="preserve"> Acta.</w:t>
      </w:r>
    </w:p>
    <w:p w14:paraId="4849E3A3" w14:textId="77777777" w:rsidR="00745DBD" w:rsidRDefault="00745DBD" w:rsidP="00745DBD">
      <w:pPr>
        <w:pStyle w:val="Bibliography"/>
      </w:pPr>
      <w:proofErr w:type="spellStart"/>
      <w:r>
        <w:t>Ungerer</w:t>
      </w:r>
      <w:proofErr w:type="spellEnd"/>
      <w:r>
        <w:t xml:space="preserve">, P., </w:t>
      </w:r>
      <w:proofErr w:type="spellStart"/>
      <w:r>
        <w:t>Pelet</w:t>
      </w:r>
      <w:proofErr w:type="spellEnd"/>
      <w:r>
        <w:t>, R., 1987. Extrapolation of the kinetics of oil and gas formation from laboratory experiments to sedimentary basins. Nature 327, 52–54.</w:t>
      </w:r>
    </w:p>
    <w:p w14:paraId="55AEB55C" w14:textId="77777777" w:rsidR="00745DBD" w:rsidRDefault="00745DBD" w:rsidP="00745DBD">
      <w:pPr>
        <w:pStyle w:val="Bibliography"/>
      </w:pPr>
      <w:proofErr w:type="spellStart"/>
      <w:r>
        <w:t>Vinnichenko</w:t>
      </w:r>
      <w:proofErr w:type="spellEnd"/>
      <w:r>
        <w:t>, G., Jarrett, A.J.M., van Maldegem, L.M., Brocks, J.J., 2021. Substantial maturity influence on carbon and hydrogen isotopic composition of n-alkanes in sedimentary rocks. Organic Geochemistry 152, 104171.</w:t>
      </w:r>
    </w:p>
    <w:p w14:paraId="2A707FC3" w14:textId="77777777" w:rsidR="00745DBD" w:rsidRDefault="00745DBD" w:rsidP="00745DBD">
      <w:pPr>
        <w:pStyle w:val="Bibliography"/>
      </w:pPr>
      <w:r>
        <w:t xml:space="preserve">Wang, D.T., 2017. The geochemistry of methane </w:t>
      </w:r>
      <w:proofErr w:type="spellStart"/>
      <w:r>
        <w:t>isotopologues</w:t>
      </w:r>
      <w:proofErr w:type="spellEnd"/>
      <w:r>
        <w:t xml:space="preserve"> (PhD Thesis). Massachusetts Institute of Technology and Woods Hole Oceanographic Institution. doi:10.1575/1912/9052</w:t>
      </w:r>
    </w:p>
    <w:p w14:paraId="38E2208D" w14:textId="77777777" w:rsidR="00745DBD" w:rsidRDefault="00745DBD" w:rsidP="00745DBD">
      <w:pPr>
        <w:pStyle w:val="Bibliography"/>
      </w:pPr>
      <w:r>
        <w:t xml:space="preserve">Wang, D.T., Gruen, D.S., </w:t>
      </w:r>
      <w:proofErr w:type="spellStart"/>
      <w:r>
        <w:t>Lollar</w:t>
      </w:r>
      <w:proofErr w:type="spellEnd"/>
      <w:r>
        <w:t xml:space="preserve">, B.S., Hinrichs, K.-U., Stewart, L.C., Holden, J.F., Hristov, A.N., Pohlman, J.W., Morrill, P.L., </w:t>
      </w:r>
      <w:proofErr w:type="spellStart"/>
      <w:r>
        <w:t>Könneke</w:t>
      </w:r>
      <w:proofErr w:type="spellEnd"/>
      <w:r>
        <w:t xml:space="preserve">, M., </w:t>
      </w:r>
      <w:proofErr w:type="spellStart"/>
      <w:r>
        <w:t>Delwiche</w:t>
      </w:r>
      <w:proofErr w:type="spellEnd"/>
      <w:r>
        <w:t xml:space="preserve">, K.B., Reeves, E.P., Sutcliffe, C.N., Ritter, D.J., Seewald, J.S., McIntosh, J.C., </w:t>
      </w:r>
      <w:proofErr w:type="spellStart"/>
      <w:r>
        <w:t>Hemond</w:t>
      </w:r>
      <w:proofErr w:type="spellEnd"/>
      <w:r>
        <w:t xml:space="preserve">, H.F., Kubo, M.D., </w:t>
      </w:r>
      <w:proofErr w:type="spellStart"/>
      <w:r>
        <w:t>Cardace</w:t>
      </w:r>
      <w:proofErr w:type="spellEnd"/>
      <w:r>
        <w:t xml:space="preserve">, D., </w:t>
      </w:r>
      <w:proofErr w:type="spellStart"/>
      <w:r>
        <w:t>Hoehler</w:t>
      </w:r>
      <w:proofErr w:type="spellEnd"/>
      <w:r>
        <w:t>, T.M., Ono, S., 2015. Nonequilibrium clumped isotope signals in microbial methane. Science 348, 428–431.</w:t>
      </w:r>
    </w:p>
    <w:p w14:paraId="56078A5A" w14:textId="77777777" w:rsidR="00745DBD" w:rsidRDefault="00745DBD" w:rsidP="00745DBD">
      <w:pPr>
        <w:pStyle w:val="Bibliography"/>
      </w:pPr>
      <w:r>
        <w:t xml:space="preserve">Wang, D.T., Reeves, E.P., McDermott, J.M., Seewald, J.S., Ono, S., 2018. Clumped </w:t>
      </w:r>
      <w:proofErr w:type="spellStart"/>
      <w:r>
        <w:t>isotopologue</w:t>
      </w:r>
      <w:proofErr w:type="spellEnd"/>
      <w:r>
        <w:t xml:space="preserve"> constraints on the origin of methane at seafloor hot springs. </w:t>
      </w:r>
      <w:proofErr w:type="spellStart"/>
      <w:r>
        <w:t>Geochimica</w:t>
      </w:r>
      <w:proofErr w:type="spellEnd"/>
      <w:r>
        <w:t xml:space="preserve"> et </w:t>
      </w:r>
      <w:proofErr w:type="spellStart"/>
      <w:r>
        <w:t>Cosmochimica</w:t>
      </w:r>
      <w:proofErr w:type="spellEnd"/>
      <w:r>
        <w:t xml:space="preserve"> Acta 223, 141–158.</w:t>
      </w:r>
    </w:p>
    <w:p w14:paraId="7A538352" w14:textId="77777777" w:rsidR="00745DBD" w:rsidRDefault="00745DBD" w:rsidP="00745DBD">
      <w:pPr>
        <w:pStyle w:val="Bibliography"/>
      </w:pPr>
      <w:r>
        <w:t xml:space="preserve">Wang, Y., Sessions, A.L., Nielsen, R.J., Goddard III, W.A., 2009. Equilibrium </w:t>
      </w:r>
      <w:r>
        <w:rPr>
          <w:vertAlign w:val="superscript"/>
        </w:rPr>
        <w:t>2</w:t>
      </w:r>
      <w:r>
        <w:t>H/</w:t>
      </w:r>
      <w:r>
        <w:rPr>
          <w:vertAlign w:val="superscript"/>
        </w:rPr>
        <w:t>1</w:t>
      </w:r>
      <w:r>
        <w:t xml:space="preserve">H fractionations in organic molecules. II: Linear alkanes, alkenes, ketones, carboxylic acids, esters, </w:t>
      </w:r>
      <w:proofErr w:type="gramStart"/>
      <w:r>
        <w:t>alcohols</w:t>
      </w:r>
      <w:proofErr w:type="gramEnd"/>
      <w:r>
        <w:t xml:space="preserve"> and ethers. </w:t>
      </w:r>
      <w:proofErr w:type="spellStart"/>
      <w:r>
        <w:t>Geochimica</w:t>
      </w:r>
      <w:proofErr w:type="spellEnd"/>
      <w:r>
        <w:t xml:space="preserve"> et </w:t>
      </w:r>
      <w:proofErr w:type="spellStart"/>
      <w:r>
        <w:t>Cosmochimica</w:t>
      </w:r>
      <w:proofErr w:type="spellEnd"/>
      <w:r>
        <w:t xml:space="preserve"> Acta 73, 7076–7086.</w:t>
      </w:r>
    </w:p>
    <w:p w14:paraId="70E1DED1" w14:textId="77777777" w:rsidR="00745DBD" w:rsidRDefault="00745DBD" w:rsidP="00745DBD">
      <w:pPr>
        <w:pStyle w:val="Bibliography"/>
      </w:pPr>
      <w:r>
        <w:t xml:space="preserve">Wei, L., Gao, Z., Mastalerz, M., </w:t>
      </w:r>
      <w:proofErr w:type="spellStart"/>
      <w:r>
        <w:t>Schimmelmann</w:t>
      </w:r>
      <w:proofErr w:type="spellEnd"/>
      <w:r>
        <w:t xml:space="preserve">, A., Gao, L., Wang, X., Liu, X., Wang, Y., </w:t>
      </w:r>
      <w:proofErr w:type="spellStart"/>
      <w:r>
        <w:t>Qiu</w:t>
      </w:r>
      <w:proofErr w:type="spellEnd"/>
      <w:r>
        <w:t>, Z., 2019. Influence of water hydrogen on the hydrogen stable isotope ratio of methane at low versus high temperatures of methanogenesis. Organic Geochemistry 128, 137–147.</w:t>
      </w:r>
    </w:p>
    <w:p w14:paraId="242DE5D9" w14:textId="77777777" w:rsidR="00745DBD" w:rsidRDefault="00745DBD" w:rsidP="00745DBD">
      <w:pPr>
        <w:pStyle w:val="Bibliography"/>
      </w:pPr>
      <w:r>
        <w:t>Wenger, L., Price, L., 1991. Differential petroleum generation and maturation paths of the different organic matter types as determined by hydrous pyrolysis over a wide range of experimental temperatures, in: European Association of Organic Geochemists 15th International Meeting, Advances and Applications in the Natural Environment: Organic Geochemistry. pp. 335–339.</w:t>
      </w:r>
    </w:p>
    <w:p w14:paraId="0FD77B4B" w14:textId="77777777" w:rsidR="00745DBD" w:rsidRDefault="00745DBD" w:rsidP="00745DBD">
      <w:pPr>
        <w:pStyle w:val="Bibliography"/>
      </w:pPr>
      <w:r>
        <w:t>Whelan, J.K., Thompson-</w:t>
      </w:r>
      <w:proofErr w:type="spellStart"/>
      <w:r>
        <w:t>Rizer</w:t>
      </w:r>
      <w:proofErr w:type="spellEnd"/>
      <w:r>
        <w:t xml:space="preserve">, C.L., 1993. Chemical methods for assessing kerogen and </w:t>
      </w:r>
      <w:proofErr w:type="spellStart"/>
      <w:r>
        <w:t>protokerogen</w:t>
      </w:r>
      <w:proofErr w:type="spellEnd"/>
      <w:r>
        <w:t xml:space="preserve"> types and maturity, in: Engel, M.H., </w:t>
      </w:r>
      <w:proofErr w:type="spellStart"/>
      <w:r>
        <w:t>Macko</w:t>
      </w:r>
      <w:proofErr w:type="spellEnd"/>
      <w:r>
        <w:t>, S.A. (Eds.), Organic Geochemistry: Principles and Applications. Springer US, Boston, MA, pp. 289–353.</w:t>
      </w:r>
    </w:p>
    <w:p w14:paraId="58A1AE55" w14:textId="77777777" w:rsidR="00745DBD" w:rsidRDefault="00745DBD" w:rsidP="00745DBD">
      <w:pPr>
        <w:pStyle w:val="Bibliography"/>
      </w:pPr>
      <w:proofErr w:type="spellStart"/>
      <w:r>
        <w:t>Whisnant</w:t>
      </w:r>
      <w:proofErr w:type="spellEnd"/>
      <w:r>
        <w:t>, C.S., Hansen, P.A., Kelley, T.D., 2011. Measuring the relative concentration of H</w:t>
      </w:r>
      <w:r>
        <w:rPr>
          <w:vertAlign w:val="subscript"/>
        </w:rPr>
        <w:t>2</w:t>
      </w:r>
      <w:r>
        <w:t xml:space="preserve"> and D</w:t>
      </w:r>
      <w:r>
        <w:rPr>
          <w:vertAlign w:val="subscript"/>
        </w:rPr>
        <w:t>2</w:t>
      </w:r>
      <w:r>
        <w:t xml:space="preserve"> in HD gas with gas chromatography. Review of Scientific Instruments 82, 024101.</w:t>
      </w:r>
    </w:p>
    <w:p w14:paraId="4DA9D4A9" w14:textId="77777777" w:rsidR="00745DBD" w:rsidRPr="00745DBD" w:rsidRDefault="00745DBD" w:rsidP="00745DBD">
      <w:pPr>
        <w:pStyle w:val="Bibliography"/>
        <w:rPr>
          <w:lang w:val="es-ES"/>
        </w:rPr>
      </w:pPr>
      <w:proofErr w:type="spellStart"/>
      <w:r>
        <w:t>Xie</w:t>
      </w:r>
      <w:proofErr w:type="spellEnd"/>
      <w:r>
        <w:t xml:space="preserve">, H., Dong, G., </w:t>
      </w:r>
      <w:proofErr w:type="spellStart"/>
      <w:r>
        <w:t>Formolo</w:t>
      </w:r>
      <w:proofErr w:type="spellEnd"/>
      <w:r>
        <w:t xml:space="preserve">, M., Lawson, M., Liu, J., Cong, F., </w:t>
      </w:r>
      <w:proofErr w:type="spellStart"/>
      <w:r>
        <w:t>Mangenot</w:t>
      </w:r>
      <w:proofErr w:type="spellEnd"/>
      <w:r>
        <w:t xml:space="preserve">, X., Shuai, Y., Ponton, C., </w:t>
      </w:r>
      <w:proofErr w:type="spellStart"/>
      <w:r>
        <w:t>Eiler</w:t>
      </w:r>
      <w:proofErr w:type="spellEnd"/>
      <w:r>
        <w:t xml:space="preserve">, J., 2021. The evolution of intra- and inter-molecular isotope equilibria in natural gases with thermal maturation. </w:t>
      </w:r>
      <w:proofErr w:type="spellStart"/>
      <w:r w:rsidRPr="00745DBD">
        <w:rPr>
          <w:lang w:val="es-ES"/>
        </w:rPr>
        <w:t>Geochimica</w:t>
      </w:r>
      <w:proofErr w:type="spellEnd"/>
      <w:r w:rsidRPr="00745DBD">
        <w:rPr>
          <w:lang w:val="es-ES"/>
        </w:rPr>
        <w:t xml:space="preserve"> et </w:t>
      </w:r>
      <w:proofErr w:type="spellStart"/>
      <w:r w:rsidRPr="00745DBD">
        <w:rPr>
          <w:lang w:val="es-ES"/>
        </w:rPr>
        <w:t>Cosmochimica</w:t>
      </w:r>
      <w:proofErr w:type="spellEnd"/>
      <w:r w:rsidRPr="00745DBD">
        <w:rPr>
          <w:lang w:val="es-ES"/>
        </w:rPr>
        <w:t xml:space="preserve"> Acta. </w:t>
      </w:r>
      <w:proofErr w:type="gramStart"/>
      <w:r w:rsidRPr="00745DBD">
        <w:rPr>
          <w:lang w:val="es-ES"/>
        </w:rPr>
        <w:t>doi:10.1016/j.gca</w:t>
      </w:r>
      <w:proofErr w:type="gramEnd"/>
      <w:r w:rsidRPr="00745DBD">
        <w:rPr>
          <w:lang w:val="es-ES"/>
        </w:rPr>
        <w:t>.2021.05.012</w:t>
      </w:r>
    </w:p>
    <w:p w14:paraId="075032D0" w14:textId="77777777" w:rsidR="00745DBD" w:rsidRDefault="00745DBD" w:rsidP="00745DBD">
      <w:pPr>
        <w:pStyle w:val="Bibliography"/>
      </w:pPr>
      <w:proofErr w:type="spellStart"/>
      <w:r w:rsidRPr="00745DBD">
        <w:rPr>
          <w:lang w:val="es-ES"/>
        </w:rPr>
        <w:t>Yeh</w:t>
      </w:r>
      <w:proofErr w:type="spellEnd"/>
      <w:r w:rsidRPr="00745DBD">
        <w:rPr>
          <w:lang w:val="es-ES"/>
        </w:rPr>
        <w:t xml:space="preserve">, H.-W., Epstein, S., 1981. </w:t>
      </w:r>
      <w:r>
        <w:t xml:space="preserve">Hydrogen and carbon isotopes of petroleum and related organic matter. </w:t>
      </w:r>
      <w:proofErr w:type="spellStart"/>
      <w:r>
        <w:t>Geochimica</w:t>
      </w:r>
      <w:proofErr w:type="spellEnd"/>
      <w:r>
        <w:t xml:space="preserve"> et </w:t>
      </w:r>
      <w:proofErr w:type="spellStart"/>
      <w:r>
        <w:t>Cosmochimica</w:t>
      </w:r>
      <w:proofErr w:type="spellEnd"/>
      <w:r>
        <w:t xml:space="preserve"> Acta 45, 753–762.</w:t>
      </w:r>
    </w:p>
    <w:p w14:paraId="2AB9F9C1" w14:textId="77777777" w:rsidR="00745DBD" w:rsidRDefault="00745DBD" w:rsidP="00745DBD">
      <w:pPr>
        <w:pStyle w:val="Bibliography"/>
      </w:pPr>
      <w:r>
        <w:t xml:space="preserve">Young, E.D., Kohl, I.E., </w:t>
      </w:r>
      <w:proofErr w:type="spellStart"/>
      <w:r>
        <w:t>Lollar</w:t>
      </w:r>
      <w:proofErr w:type="spellEnd"/>
      <w:r>
        <w:t xml:space="preserve">, B.S., </w:t>
      </w:r>
      <w:proofErr w:type="spellStart"/>
      <w:r>
        <w:t>Etiope</w:t>
      </w:r>
      <w:proofErr w:type="spellEnd"/>
      <w:r>
        <w:t xml:space="preserve">, G., Rumble, D., Li, S., </w:t>
      </w:r>
      <w:proofErr w:type="spellStart"/>
      <w:r>
        <w:t>Haghnegahdar</w:t>
      </w:r>
      <w:proofErr w:type="spellEnd"/>
      <w:r>
        <w:t xml:space="preserve">, M.A., </w:t>
      </w:r>
      <w:proofErr w:type="spellStart"/>
      <w:r>
        <w:t>Schauble</w:t>
      </w:r>
      <w:proofErr w:type="spellEnd"/>
      <w:r>
        <w:t xml:space="preserve">, E.A., McCain, K.A., </w:t>
      </w:r>
      <w:proofErr w:type="spellStart"/>
      <w:r>
        <w:t>Foustoukos</w:t>
      </w:r>
      <w:proofErr w:type="spellEnd"/>
      <w:r>
        <w:t xml:space="preserve">, D.I., </w:t>
      </w:r>
      <w:proofErr w:type="spellStart"/>
      <w:r>
        <w:t>Sutclife</w:t>
      </w:r>
      <w:proofErr w:type="spellEnd"/>
      <w:r>
        <w:t xml:space="preserve">, C., Warr, O., Ballentine, C.J., </w:t>
      </w:r>
      <w:proofErr w:type="spellStart"/>
      <w:r>
        <w:t>Onstott</w:t>
      </w:r>
      <w:proofErr w:type="spellEnd"/>
      <w:r>
        <w:t xml:space="preserve">, T.C., </w:t>
      </w:r>
      <w:proofErr w:type="spellStart"/>
      <w:r>
        <w:t>Hosgormez</w:t>
      </w:r>
      <w:proofErr w:type="spellEnd"/>
      <w:r>
        <w:t xml:space="preserve">, H., Neubeck, A., Marques, J.M., Pérez-Rodríguez, I., Rowe, A.R., </w:t>
      </w:r>
      <w:proofErr w:type="spellStart"/>
      <w:r>
        <w:t>LaRowe</w:t>
      </w:r>
      <w:proofErr w:type="spellEnd"/>
      <w:r>
        <w:t xml:space="preserve">, D.E., </w:t>
      </w:r>
      <w:proofErr w:type="spellStart"/>
      <w:r>
        <w:t>Magnabosco</w:t>
      </w:r>
      <w:proofErr w:type="spellEnd"/>
      <w:r>
        <w:t xml:space="preserve">, C., Yeung, L.Y., Ash, J.L., </w:t>
      </w:r>
      <w:proofErr w:type="spellStart"/>
      <w:r>
        <w:t>Bryndzia</w:t>
      </w:r>
      <w:proofErr w:type="spellEnd"/>
      <w:r>
        <w:t xml:space="preserve">,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 xml:space="preserve">D and mechanisms controlling isotopic bond ordering in abiotic and biotic methane gases. </w:t>
      </w:r>
      <w:proofErr w:type="spellStart"/>
      <w:r>
        <w:t>Geochimica</w:t>
      </w:r>
      <w:proofErr w:type="spellEnd"/>
      <w:r>
        <w:t xml:space="preserve"> et </w:t>
      </w:r>
      <w:proofErr w:type="spellStart"/>
      <w:r>
        <w:t>Cosmochimica</w:t>
      </w:r>
      <w:proofErr w:type="spellEnd"/>
      <w:r>
        <w:t xml:space="preserve"> Acta 203, 235–264.</w:t>
      </w:r>
    </w:p>
    <w:p w14:paraId="66E0BEF3" w14:textId="4AEBA608" w:rsidR="0045429F" w:rsidRPr="0045429F" w:rsidRDefault="000E4E46" w:rsidP="00A65281">
      <w:pPr>
        <w:rPr>
          <w:bCs/>
        </w:rPr>
      </w:pPr>
      <w:r>
        <w:fldChar w:fldCharType="end"/>
      </w:r>
      <w:r w:rsidR="00005DB1">
        <w:t xml:space="preserve">  </w:t>
      </w:r>
    </w:p>
    <w:p w14:paraId="50D87DCD" w14:textId="77777777" w:rsidR="0045429F" w:rsidRPr="000D3B6B" w:rsidRDefault="0045429F" w:rsidP="00A65281">
      <w:pPr>
        <w:rPr>
          <w:noProof/>
        </w:rPr>
      </w:pP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5F0B3BF1" w:rsidR="00D734D1" w:rsidRPr="008D00B4" w:rsidRDefault="0033060B" w:rsidP="00BC188A">
      <w:r w:rsidRPr="0033060B">
        <w:rPr>
          <w:noProof/>
        </w:rPr>
        <w:drawing>
          <wp:inline distT="0" distB="0" distL="0" distR="0" wp14:anchorId="448BBE93" wp14:editId="48FF2D8E">
            <wp:extent cx="5325110" cy="464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5110" cy="4647565"/>
                    </a:xfrm>
                    <a:prstGeom prst="rect">
                      <a:avLst/>
                    </a:prstGeom>
                    <a:noFill/>
                    <a:ln>
                      <a:noFill/>
                    </a:ln>
                  </pic:spPr>
                </pic:pic>
              </a:graphicData>
            </a:graphic>
          </wp:inline>
        </w:drawing>
      </w:r>
    </w:p>
    <w:p w14:paraId="3FE65294" w14:textId="39A2CBAA" w:rsidR="00D05310" w:rsidRPr="008D00B4" w:rsidRDefault="00E907EF" w:rsidP="00BC188A">
      <w:r w:rsidRPr="008D00B4">
        <w:rPr>
          <w:b/>
        </w:rPr>
        <w:t>Fig.</w:t>
      </w:r>
      <w:r w:rsidR="00D734D1" w:rsidRPr="008D00B4">
        <w:rPr>
          <w:b/>
        </w:rPr>
        <w:t xml:space="preserve"> </w:t>
      </w:r>
      <w:bookmarkStart w:id="2"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1</w:t>
      </w:r>
      <w:r w:rsidR="00A910CF" w:rsidRPr="00E86679">
        <w:rPr>
          <w:b/>
        </w:rPr>
        <w:fldChar w:fldCharType="end"/>
      </w:r>
      <w:bookmarkEnd w:id="2"/>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estimated</w:t>
      </w:r>
      <w:r w:rsidR="003431A0">
        <w:t xml:space="preserve"> thermal</w:t>
      </w:r>
      <w:r w:rsidR="00913729">
        <w:t xml:space="preserve"> </w:t>
      </w:r>
      <w:r w:rsidR="00244E9E">
        <w:t xml:space="preserve">maturity </w:t>
      </w:r>
      <w:r w:rsidR="0033060B">
        <w:t xml:space="preserve">(calculated using </w:t>
      </w:r>
      <w:proofErr w:type="spellStart"/>
      <w:r w:rsidR="0033060B">
        <w:t>EASY%Ro</w:t>
      </w:r>
      <w:proofErr w:type="spellEnd"/>
      <w:r w:rsidR="0033060B">
        <w:t xml:space="preserve">) </w:t>
      </w:r>
      <w:r w:rsidR="00244E9E">
        <w:t xml:space="preserve">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w:t>
      </w:r>
      <w:r w:rsidR="00F32D0C" w:rsidRPr="00F32D0C">
        <w:t>Table </w:t>
      </w:r>
      <w:r w:rsidR="00F32D0C" w:rsidRPr="00F32D0C">
        <w:fldChar w:fldCharType="begin"/>
      </w:r>
      <w:r w:rsidR="00F32D0C" w:rsidRPr="00F32D0C">
        <w:instrText xml:space="preserve"> REF tabConcs \h </w:instrText>
      </w:r>
      <w:r w:rsidR="00F32D0C">
        <w:instrText xml:space="preserve"> \* MERGEFORMAT </w:instrText>
      </w:r>
      <w:r w:rsidR="00F32D0C" w:rsidRPr="00F32D0C">
        <w:fldChar w:fldCharType="separate"/>
      </w:r>
      <w:r w:rsidR="001E2B19" w:rsidRPr="001E2B19">
        <w:rPr>
          <w:noProof/>
          <w:sz w:val="20"/>
        </w:rPr>
        <w:t>2</w:t>
      </w:r>
      <w:r w:rsidR="00F32D0C" w:rsidRPr="00F32D0C">
        <w:fldChar w:fldCharType="end"/>
      </w:r>
      <w:r w:rsidR="005565A0">
        <w:t>)</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11238EA1" w:rsidR="00EC7FBA" w:rsidRPr="008D00B4" w:rsidRDefault="00E50BA0" w:rsidP="00BC188A">
      <w:pPr>
        <w:rPr>
          <w:b/>
        </w:rPr>
      </w:pPr>
      <w:r w:rsidRPr="00E50BA0">
        <w:rPr>
          <w:b/>
          <w:noProof/>
        </w:rPr>
        <w:lastRenderedPageBreak/>
        <w:drawing>
          <wp:inline distT="0" distB="0" distL="0" distR="0" wp14:anchorId="340C4618" wp14:editId="752950C4">
            <wp:extent cx="8229600" cy="54549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454931"/>
                    </a:xfrm>
                    <a:prstGeom prst="rect">
                      <a:avLst/>
                    </a:prstGeom>
                    <a:noFill/>
                    <a:ln>
                      <a:noFill/>
                    </a:ln>
                  </pic:spPr>
                </pic:pic>
              </a:graphicData>
            </a:graphic>
          </wp:inline>
        </w:drawing>
      </w:r>
    </w:p>
    <w:p w14:paraId="53FE3C67" w14:textId="60F2D100"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3"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2</w:t>
      </w:r>
      <w:r w:rsidR="00A910CF" w:rsidRPr="00E86679">
        <w:rPr>
          <w:b/>
        </w:rPr>
        <w:fldChar w:fldCharType="end"/>
      </w:r>
      <w:bookmarkEnd w:id="3"/>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w:t>
      </w:r>
      <w:r w:rsidR="00D241B9">
        <w:t>H</w:t>
      </w:r>
      <w:r w:rsidR="00D241B9" w:rsidRPr="00D241B9">
        <w:rPr>
          <w:vertAlign w:val="subscript"/>
        </w:rPr>
        <w:t>2</w:t>
      </w:r>
      <w:r w:rsidR="00D241B9">
        <w:t xml:space="preserve">, </w:t>
      </w:r>
      <w:r w:rsidR="00C37011">
        <w:t xml:space="preserve">measured as </w:t>
      </w:r>
      <w:r w:rsidR="00615EF7" w:rsidRPr="00E50BA0">
        <w:t>D</w:t>
      </w:r>
      <w:r w:rsidR="00C37011" w:rsidRPr="00E50BA0">
        <w:rPr>
          <w:vertAlign w:val="subscript"/>
        </w:rPr>
        <w:t>2</w:t>
      </w:r>
      <w:r w:rsidR="00C37011">
        <w:t>)</w:t>
      </w:r>
      <w:r w:rsidR="00CE7AA4">
        <w:t>;</w:t>
      </w:r>
      <w:r w:rsidR="00C37011">
        <w:t xml:space="preserve"> </w:t>
      </w:r>
      <w:r w:rsidR="00C37011">
        <w:rPr>
          <w:b/>
        </w:rPr>
        <w:t>(B)</w:t>
      </w:r>
      <w:r w:rsidR="00C37011">
        <w:t xml:space="preserve"> methane</w:t>
      </w:r>
      <w:r w:rsidR="00D241B9">
        <w:t xml:space="preserve"> (CH</w:t>
      </w:r>
      <w:r w:rsidR="00D241B9">
        <w:rPr>
          <w:vertAlign w:val="subscript"/>
        </w:rPr>
        <w:t>4</w:t>
      </w:r>
      <w:r w:rsidR="00D241B9">
        <w:t>)</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w:t>
      </w:r>
      <w:r w:rsidR="00BC4AF7">
        <w:t>3</w:t>
      </w:r>
      <w:r w:rsidR="00246904">
        <w:t> </w:t>
      </w:r>
      <w:r w:rsidR="00246904" w:rsidRPr="00246904">
        <w:t>µ</w:t>
      </w:r>
      <w:r w:rsidR="00246904">
        <w:t xml:space="preserve">mol/kg for </w:t>
      </w:r>
      <w:r w:rsidR="00BC4AF7">
        <w:t>D</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4" w:name="figMSstds"/>
      <w:r w:rsidRPr="00E86679">
        <w:rPr>
          <w:b/>
        </w:rPr>
        <w:fldChar w:fldCharType="begin"/>
      </w:r>
      <w:r w:rsidRPr="00E86679">
        <w:rPr>
          <w:b/>
        </w:rPr>
        <w:instrText xml:space="preserve"> SEQ Fig \* MERGEFORMAT  \* MERGEFORMAT </w:instrText>
      </w:r>
      <w:r w:rsidRPr="00E86679">
        <w:rPr>
          <w:b/>
        </w:rPr>
        <w:fldChar w:fldCharType="separate"/>
      </w:r>
      <w:r w:rsidR="001E2B19">
        <w:rPr>
          <w:b/>
          <w:noProof/>
        </w:rPr>
        <w:t>3</w:t>
      </w:r>
      <w:r w:rsidRPr="00E86679">
        <w:rPr>
          <w:b/>
        </w:rPr>
        <w:fldChar w:fldCharType="end"/>
      </w:r>
      <w:bookmarkEnd w:id="4"/>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5"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4</w:t>
      </w:r>
      <w:r w:rsidR="00A910CF" w:rsidRPr="00E86679">
        <w:rPr>
          <w:b/>
        </w:rPr>
        <w:fldChar w:fldCharType="end"/>
      </w:r>
      <w:bookmarkEnd w:id="5"/>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5B560FF4" w:rsidR="00FB4FA3" w:rsidRPr="008D00B4" w:rsidRDefault="00FB4FA3" w:rsidP="00FB4FA3">
      <w:pPr>
        <w:tabs>
          <w:tab w:val="clear" w:pos="360"/>
          <w:tab w:val="clear" w:pos="720"/>
          <w:tab w:val="clear" w:pos="10080"/>
        </w:tabs>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6"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5</w:t>
      </w:r>
      <w:r w:rsidR="00A910CF" w:rsidRPr="00E86679">
        <w:rPr>
          <w:b/>
        </w:rPr>
        <w:fldChar w:fldCharType="end"/>
      </w:r>
      <w:bookmarkEnd w:id="6"/>
      <w:r w:rsidRPr="008D00B4">
        <w:rPr>
          <w:b/>
        </w:rPr>
        <w:t>.</w:t>
      </w:r>
      <w:r w:rsidRPr="008D00B4">
        <w:t xml:space="preserve">  </w:t>
      </w:r>
      <w:r>
        <w:t xml:space="preserve">Calculated </w:t>
      </w:r>
      <w:r>
        <w:rPr>
          <w:b/>
        </w:rPr>
        <w:t>(A)</w:t>
      </w:r>
      <w:r>
        <w:t xml:space="preserve"> </w:t>
      </w:r>
      <w:r w:rsidR="00227173">
        <w:t>fractional</w:t>
      </w:r>
      <w:r>
        <w:t xml:space="preser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52F0EE20" w:rsidR="00CE67E6" w:rsidRPr="008D00B4" w:rsidRDefault="00E50BA0" w:rsidP="00FB4FA3">
      <w:r w:rsidRPr="00E50BA0">
        <w:rPr>
          <w:noProof/>
        </w:rPr>
        <w:lastRenderedPageBreak/>
        <w:drawing>
          <wp:inline distT="0" distB="0" distL="0" distR="0" wp14:anchorId="3A769716" wp14:editId="728EF42A">
            <wp:extent cx="6029325" cy="3352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29325" cy="3352800"/>
                    </a:xfrm>
                    <a:prstGeom prst="rect">
                      <a:avLst/>
                    </a:prstGeom>
                  </pic:spPr>
                </pic:pic>
              </a:graphicData>
            </a:graphic>
          </wp:inline>
        </w:drawing>
      </w:r>
    </w:p>
    <w:p w14:paraId="67DB66C5" w14:textId="721F2D42" w:rsidR="006743DE" w:rsidRPr="00733DA6" w:rsidRDefault="00FB4FA3" w:rsidP="00FB4FA3">
      <w:pPr>
        <w:tabs>
          <w:tab w:val="clear" w:pos="360"/>
          <w:tab w:val="clear" w:pos="720"/>
          <w:tab w:val="clear" w:pos="10080"/>
        </w:tabs>
        <w:rPr>
          <w:b/>
          <w:i/>
        </w:rPr>
      </w:pPr>
      <w:r w:rsidRPr="008D00B4">
        <w:rPr>
          <w:b/>
        </w:rPr>
        <w:t xml:space="preserve">Fig. </w:t>
      </w:r>
      <w:bookmarkStart w:id="7"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6</w:t>
      </w:r>
      <w:r w:rsidR="00A910CF" w:rsidRPr="00E86679">
        <w:rPr>
          <w:b/>
        </w:rPr>
        <w:fldChar w:fldCharType="end"/>
      </w:r>
      <w:bookmarkEnd w:id="7"/>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rsidR="00E50BA0">
        <w:t xml:space="preserve">via </w:t>
      </w:r>
      <w:proofErr w:type="spellStart"/>
      <w:r w:rsidRPr="00E50BA0">
        <w:t>EASY</w:t>
      </w:r>
      <w:r>
        <w:t>%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45429F">
        <w:instrText xml:space="preserve"> ADDIN ZOTERO_ITEM CSL_CITATION {"citationID":"rGezeUst","properties":{"formattedCitation":"(2019)","plainCitation":"(2019)","noteIndex":0},"citationItems":[{"id":"JbMcmWLa/cGWneHBV","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CE67E6">
        <w:t xml:space="preserve">.  </w:t>
      </w:r>
      <w:r w:rsidR="00CC74B0">
        <w:t xml:space="preserve">Thermal maturity for the Wei et al. data were calculated from a time-temperature curve reconstructed from their described experimental procedures.  </w:t>
      </w:r>
      <w:r w:rsidR="00775B53">
        <w:t xml:space="preserve">Pie charts above (B) represent </w:t>
      </w:r>
      <w:r w:rsidR="002778C9">
        <w:t>fractional</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pPr>
    </w:p>
    <w:p w14:paraId="4A0160F7" w14:textId="77777777" w:rsidR="00686114" w:rsidRDefault="00686114">
      <w:pPr>
        <w:tabs>
          <w:tab w:val="clear" w:pos="360"/>
          <w:tab w:val="clear" w:pos="720"/>
          <w:tab w:val="clear" w:pos="10080"/>
        </w:tabs>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8" w:name="figCartoon"/>
      <w:r w:rsidRPr="00E86679">
        <w:rPr>
          <w:b/>
        </w:rPr>
        <w:fldChar w:fldCharType="begin"/>
      </w:r>
      <w:r w:rsidRPr="00E86679">
        <w:rPr>
          <w:b/>
        </w:rPr>
        <w:instrText xml:space="preserve"> SEQ Fig \* MERGEFORMAT  \* MERGEFORMAT </w:instrText>
      </w:r>
      <w:r w:rsidRPr="00E86679">
        <w:rPr>
          <w:b/>
        </w:rPr>
        <w:fldChar w:fldCharType="separate"/>
      </w:r>
      <w:r w:rsidR="001E2B19">
        <w:rPr>
          <w:b/>
          <w:noProof/>
        </w:rPr>
        <w:t>7</w:t>
      </w:r>
      <w:r w:rsidRPr="00E86679">
        <w:rPr>
          <w:b/>
        </w:rPr>
        <w:fldChar w:fldCharType="end"/>
      </w:r>
      <w:bookmarkEnd w:id="8"/>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10646652" w:rsidR="00D1452A" w:rsidRDefault="00D1452A" w:rsidP="00373998">
      <w:pPr>
        <w:tabs>
          <w:tab w:val="clear" w:pos="360"/>
          <w:tab w:val="clear" w:pos="720"/>
          <w:tab w:val="clear" w:pos="10080"/>
        </w:tabs>
      </w:pPr>
      <w:r w:rsidRPr="008D00B4">
        <w:rPr>
          <w:b/>
        </w:rPr>
        <w:t xml:space="preserve">Fig. </w:t>
      </w:r>
      <w:bookmarkStart w:id="9" w:name="figYields"/>
      <w:r w:rsidRPr="00E86679">
        <w:rPr>
          <w:b/>
        </w:rPr>
        <w:fldChar w:fldCharType="begin"/>
      </w:r>
      <w:r w:rsidRPr="00E86679">
        <w:rPr>
          <w:b/>
        </w:rPr>
        <w:instrText xml:space="preserve"> SEQ Fig \* MERGEFORMAT  \* MERGEFORMAT </w:instrText>
      </w:r>
      <w:r w:rsidRPr="00E86679">
        <w:rPr>
          <w:b/>
        </w:rPr>
        <w:fldChar w:fldCharType="separate"/>
      </w:r>
      <w:r w:rsidR="001E2B19">
        <w:rPr>
          <w:b/>
          <w:noProof/>
        </w:rPr>
        <w:t>8</w:t>
      </w:r>
      <w:r w:rsidRPr="00E86679">
        <w:rPr>
          <w:b/>
        </w:rPr>
        <w:fldChar w:fldCharType="end"/>
      </w:r>
      <w:bookmarkEnd w:id="9"/>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w:t>
      </w:r>
      <w:proofErr w:type="spellStart"/>
      <w:r w:rsidR="00373998">
        <w:t>Krevelen</w:t>
      </w:r>
      <w:proofErr w:type="spellEnd"/>
      <w:r w:rsidR="00373998">
        <w:t xml:space="preserve">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45429F">
        <w:instrText xml:space="preserve"> ADDIN ZOTERO_ITEM CSL_CITATION {"citationID":"A3z5LvGT","properties":{"formattedCitation":"(2003)","plainCitation":"(2003)","noteIndex":0},"citationItems":[{"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45429F">
        <w:instrText xml:space="preserve"> ADDIN ZOTERO_ITEM CSL_CITATION {"citationID":"4vgbLXSl","properties":{"formattedCitation":"(1996)","plainCitation":"(1996)","noteIndex":0},"citationItems":[{"id":"JbMcmWLa/vjR00bTC","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w:t>
      </w:r>
      <w:r w:rsidR="006B5230" w:rsidRPr="00C25E88">
        <w:rPr>
          <w:i/>
        </w:rPr>
        <w:t>R</w:t>
      </w:r>
      <w:r w:rsidR="006B5230" w:rsidRPr="006B5230">
        <w:rPr>
          <w:vertAlign w:val="subscript"/>
        </w:rPr>
        <w:t>o</w:t>
      </w:r>
      <w:r w:rsidR="00A435D6">
        <w:t xml:space="preserve"> </w:t>
      </w:r>
      <w:r w:rsidR="00900DAB">
        <w:t xml:space="preserve">and temperature are from an </w:t>
      </w:r>
      <w:proofErr w:type="spellStart"/>
      <w:r w:rsidR="00900DAB">
        <w:t>EASY%R</w:t>
      </w:r>
      <w:r w:rsidR="00900DAB" w:rsidRPr="00140FD3">
        <w:t>o</w:t>
      </w:r>
      <w:proofErr w:type="spellEnd"/>
      <w:r w:rsidR="00900DAB">
        <w:t xml:space="preserve"> calculation </w:t>
      </w:r>
      <w:r w:rsidR="00F554F2">
        <w:t>applying</w:t>
      </w:r>
      <w:r w:rsidR="00900DAB">
        <w:t xml:space="preserve"> a </w:t>
      </w:r>
      <w:r w:rsidR="00A435D6">
        <w:t xml:space="preserve">heating rate of ~0.4 °C per </w:t>
      </w:r>
      <w:proofErr w:type="spellStart"/>
      <w:r w:rsidR="00A435D6">
        <w:t>Myr</w:t>
      </w:r>
      <w:proofErr w:type="spellEnd"/>
      <w:r w:rsidR="00A435D6">
        <w:t>.</w:t>
      </w:r>
    </w:p>
    <w:p w14:paraId="03749475" w14:textId="77777777" w:rsidR="00D1452A" w:rsidRDefault="00D1452A" w:rsidP="00D1452A">
      <w:pPr>
        <w:tabs>
          <w:tab w:val="clear" w:pos="360"/>
          <w:tab w:val="clear" w:pos="720"/>
          <w:tab w:val="clear" w:pos="10080"/>
        </w:tabs>
      </w:pPr>
    </w:p>
    <w:p w14:paraId="7A980F46" w14:textId="77777777" w:rsidR="00D1452A" w:rsidRPr="008D00B4" w:rsidRDefault="00D1452A" w:rsidP="00D1452A">
      <w:pPr>
        <w:tabs>
          <w:tab w:val="clear" w:pos="360"/>
          <w:tab w:val="clear" w:pos="720"/>
          <w:tab w:val="clear" w:pos="10080"/>
        </w:tabs>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10"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E2B19">
        <w:rPr>
          <w:b/>
          <w:noProof/>
          <w:sz w:val="20"/>
        </w:rPr>
        <w:t>1</w:t>
      </w:r>
      <w:r w:rsidR="00A910CF">
        <w:rPr>
          <w:b/>
          <w:sz w:val="20"/>
        </w:rPr>
        <w:fldChar w:fldCharType="end"/>
      </w:r>
      <w:bookmarkEnd w:id="10"/>
    </w:p>
    <w:p w14:paraId="7D62C216" w14:textId="7A1414A0"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 xml:space="preserve">untreated (UNEX), Soxhlet-extracted (EX), or extracted + decarbonated (DECA).  </w:t>
      </w:r>
      <w:r w:rsidR="00192DD0" w:rsidRPr="00192DD0">
        <w:rPr>
          <w:sz w:val="20"/>
        </w:rPr>
        <w:t>Values represent weight percent of the material that was ingested by the elemental analyzer</w:t>
      </w:r>
      <w:r w:rsidR="00192DD0">
        <w:rPr>
          <w:sz w:val="20"/>
        </w:rPr>
        <w:t xml:space="preserve">.  </w:t>
      </w:r>
      <w:r>
        <w:rPr>
          <w:sz w:val="20"/>
        </w:rPr>
        <w:t>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1"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E2B19">
        <w:rPr>
          <w:b/>
          <w:noProof/>
          <w:sz w:val="20"/>
        </w:rPr>
        <w:t>2</w:t>
      </w:r>
      <w:r w:rsidR="00A910CF">
        <w:rPr>
          <w:b/>
          <w:sz w:val="20"/>
        </w:rPr>
        <w:fldChar w:fldCharType="end"/>
      </w:r>
      <w:bookmarkEnd w:id="11"/>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2783C4EC" w:rsidR="00EB16F4" w:rsidRPr="00C17FB7" w:rsidRDefault="007F59B2"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7F59B2">
              <w:rPr>
                <w:rFonts w:asciiTheme="majorHAnsi" w:eastAsia="Times New Roman" w:hAnsiTheme="majorHAnsi" w:cstheme="majorHAnsi"/>
                <w:color w:val="000000"/>
                <w:sz w:val="18"/>
                <w:szCs w:val="18"/>
              </w:rPr>
              <w:t>H</w:t>
            </w:r>
            <w:r w:rsidR="00EB16F4" w:rsidRPr="007F59B2">
              <w:rPr>
                <w:rFonts w:asciiTheme="majorHAnsi" w:eastAsia="Times New Roman" w:hAnsiTheme="majorHAnsi" w:cstheme="majorHAnsi"/>
                <w:color w:val="000000"/>
                <w:sz w:val="18"/>
                <w:szCs w:val="18"/>
                <w:vertAlign w:val="subscript"/>
              </w:rPr>
              <w:t>2</w:t>
            </w:r>
            <w:r w:rsidR="00EB16F4">
              <w:rPr>
                <w:rFonts w:asciiTheme="majorHAnsi" w:eastAsia="Times New Roman" w:hAnsiTheme="majorHAnsi" w:cstheme="majorHAnsi"/>
                <w:color w:val="000000"/>
                <w:sz w:val="18"/>
                <w:szCs w:val="18"/>
              </w:rPr>
              <w:t xml:space="preserve"> (</w:t>
            </w:r>
            <w:r w:rsidR="00EB16F4" w:rsidRPr="00DE3D92">
              <w:rPr>
                <w:rFonts w:asciiTheme="majorHAnsi" w:eastAsia="Times New Roman" w:hAnsiTheme="majorHAnsi" w:cstheme="majorHAnsi"/>
                <w:color w:val="000000"/>
                <w:sz w:val="18"/>
                <w:szCs w:val="18"/>
              </w:rPr>
              <w:t>µ</w:t>
            </w:r>
            <w:r w:rsidR="00EB16F4">
              <w:rPr>
                <w:rFonts w:asciiTheme="majorHAnsi" w:eastAsia="Times New Roman" w:hAnsiTheme="majorHAnsi" w:cstheme="majorHAnsi"/>
                <w:color w:val="000000"/>
                <w:sz w:val="18"/>
                <w:szCs w:val="18"/>
              </w:rPr>
              <w:t>mol/</w:t>
            </w:r>
            <w:proofErr w:type="gramStart"/>
            <w:r w:rsidR="00EB16F4">
              <w:rPr>
                <w:rFonts w:asciiTheme="majorHAnsi" w:eastAsia="Times New Roman" w:hAnsiTheme="majorHAnsi" w:cstheme="majorHAnsi"/>
                <w:color w:val="000000"/>
                <w:sz w:val="18"/>
                <w:szCs w:val="18"/>
              </w:rPr>
              <w:t>kg</w:t>
            </w:r>
            <w:r w:rsidR="00EB16F4" w:rsidRPr="008D00B4">
              <w:rPr>
                <w:rFonts w:asciiTheme="majorHAnsi" w:eastAsia="Times New Roman" w:hAnsiTheme="majorHAnsi" w:cstheme="majorHAnsi"/>
                <w:color w:val="000000"/>
                <w:sz w:val="18"/>
                <w:szCs w:val="18"/>
              </w:rPr>
              <w:t>)</w:t>
            </w:r>
            <w:r w:rsidR="00EB16F4">
              <w:rPr>
                <w:rFonts w:asciiTheme="majorHAnsi" w:eastAsia="Times New Roman" w:hAnsiTheme="majorHAnsi" w:cstheme="majorHAnsi"/>
                <w:color w:val="000000"/>
                <w:sz w:val="18"/>
                <w:szCs w:val="18"/>
                <w:vertAlign w:val="superscript"/>
              </w:rPr>
              <w:t>a</w:t>
            </w:r>
            <w:proofErr w:type="gramEnd"/>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w:t>
            </w:r>
            <w:proofErr w:type="gramStart"/>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roofErr w:type="gramEnd"/>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6B2CAC08"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78261796"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3BC6B322"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8.0</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652FFEDD"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247</w:t>
            </w:r>
            <w:r w:rsidR="00E00DDE">
              <w:rPr>
                <w:sz w:val="18"/>
                <w:szCs w:val="18"/>
              </w:rPr>
              <w:t>  </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0266BB1E"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392</w:t>
            </w:r>
            <w:r w:rsidR="00E00DDE">
              <w:rPr>
                <w:sz w:val="18"/>
                <w:szCs w:val="18"/>
              </w:rPr>
              <w:t>  </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4A44712F"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477</w:t>
            </w:r>
            <w:r w:rsidR="00E00DDE">
              <w:rPr>
                <w:sz w:val="18"/>
                <w:szCs w:val="18"/>
              </w:rPr>
              <w:t>  </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F848B58"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791</w:t>
            </w:r>
            <w:r w:rsidR="00E00DDE">
              <w:rPr>
                <w:sz w:val="18"/>
                <w:szCs w:val="18"/>
              </w:rPr>
              <w:t>  </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7862D6FC"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69</w:t>
            </w:r>
            <w:r w:rsidR="00E00DDE">
              <w:rPr>
                <w:sz w:val="18"/>
                <w:szCs w:val="18"/>
              </w:rPr>
              <w:t>  </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38D76366"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1,110</w:t>
            </w:r>
            <w:r w:rsidR="00E00DDE">
              <w:rPr>
                <w:sz w:val="18"/>
                <w:szCs w:val="18"/>
              </w:rPr>
              <w:t>  </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607D4B18"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00BC4AF7">
        <w:rPr>
          <w:sz w:val="20"/>
        </w:rPr>
        <w:t xml:space="preserve">; ±10% for </w:t>
      </w:r>
      <w:r w:rsidR="007F59B2">
        <w:rPr>
          <w:sz w:val="20"/>
        </w:rPr>
        <w:t>H</w:t>
      </w:r>
      <w:r w:rsidRPr="008D00B4">
        <w:rPr>
          <w:sz w:val="20"/>
          <w:vertAlign w:val="subscript"/>
        </w:rPr>
        <w:t>2</w:t>
      </w:r>
      <w:r w:rsidR="00BC4AF7">
        <w:rPr>
          <w:sz w:val="20"/>
        </w:rPr>
        <w:t>;</w:t>
      </w:r>
      <w:r w:rsidR="00BC4AF7" w:rsidRPr="00BC4AF7">
        <w:rPr>
          <w:sz w:val="20"/>
        </w:rPr>
        <w:t xml:space="preserve"> </w:t>
      </w:r>
      <w:r w:rsidR="00BC4AF7">
        <w:rPr>
          <w:sz w:val="20"/>
        </w:rPr>
        <w:t>±5% for</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5E34A00A"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w:t>
      </w:r>
      <w:r w:rsidR="006B6C24">
        <w:rPr>
          <w:sz w:val="20"/>
        </w:rPr>
        <w:t>, and then multiplied by 1.35 to account for the difference in thermal conductivity between D</w:t>
      </w:r>
      <w:r w:rsidR="006B6C24">
        <w:rPr>
          <w:sz w:val="20"/>
          <w:vertAlign w:val="subscript"/>
        </w:rPr>
        <w:t>2</w:t>
      </w:r>
      <w:r w:rsidR="006B6C24">
        <w:rPr>
          <w:sz w:val="20"/>
        </w:rPr>
        <w:t xml:space="preserve"> and </w:t>
      </w:r>
      <w:r w:rsidR="00BC4AF7">
        <w:rPr>
          <w:sz w:val="20"/>
          <w:vertAlign w:val="superscript"/>
        </w:rPr>
        <w:t>1</w:t>
      </w:r>
      <w:r w:rsidR="006B6C24">
        <w:rPr>
          <w:sz w:val="20"/>
        </w:rPr>
        <w:t>H</w:t>
      </w:r>
      <w:r w:rsidR="006B6C24">
        <w:rPr>
          <w:sz w:val="20"/>
          <w:vertAlign w:val="subscript"/>
        </w:rPr>
        <w:t>2</w:t>
      </w:r>
      <w:r w:rsidR="006B6C24">
        <w:rPr>
          <w:sz w:val="20"/>
        </w:rPr>
        <w:t xml:space="preserve"> </w:t>
      </w:r>
      <w:r w:rsidR="006B6C24">
        <w:rPr>
          <w:sz w:val="20"/>
        </w:rPr>
        <w:fldChar w:fldCharType="begin"/>
      </w:r>
      <w:r w:rsidR="00745DBD">
        <w:rPr>
          <w:sz w:val="20"/>
        </w:rPr>
        <w:instrText xml:space="preserve"> ADDIN ZOTERO_ITEM CSL_CITATION {"citationID":"qC08444E","properties":{"formattedCitation":"(Saxena and Saxena, 1970; Whisnant et al., 2011)","plainCitation":"(Saxena and Saxena, 1970; Whisnant et al., 2011)","noteIndex":0},"citationItems":[{"id":"JbMcmWLa/4HSWsXqP","uris":["http://zotero.org/users/local/pytFPmJs/items/5N47ADZX"],"uri":["http://zotero.org/users/local/pytFPmJs/items/5N47ADZX"],"itemData":{"id":3749,"type":"article-journal","title":"Thermal conductivity data for hydrogen and deuterium in the range 100-1100 degrees C","container-title":"Journal of Physics A: General Physics","page":"309-320","volume":"3","issue":"3","abstract":"The conductivity column method is used to measure the thermal conductivity k of hydrogen, deuterium and nitrogen from 100 degrees C to 1000, 1100 and 1200 degrees C respectively with an overall uncertainty of +or-2%. The data for each gas are correlated by a quadratic polynomial in temperature (TK). These expressions are 105 k (hydrogen)=20.37+8.20*10-2T+3.56*10-6T2 105 k (deuterium) = 16.80+5.68*10-2T+2.354*10-6T2 and 105 k (nitrogen) = 1.184+1.77*10-2T-3.704*10-6T2. The conductivity data are also used to generate indirectly the viscosity and diffusion coefficients for these gases as a function of temperature. The results are represented in terms of explicit expressions so that the computation at any desired temperature is considerably facilitated.","DOI":"10.1088/0305-4470/3/3/018","ISSN":"0022-3689","author":[{"family":"Saxena","given":"S C"},{"family":"Saxena","given":"V K"}],"issued":{"date-parts":[["1970",5,1]]}}},{"id":2472,"uris":["http://zotero.org/users/local/Z4CJhsPY/items/YYW438FL"],"uri":["http://zotero.org/users/local/Z4CJhsPY/items/YYW438FL"],"itemData":{"id":2472,"type":"article-journal","container-title":"Review of Scientific Instruments","DOI":"10.1063/1.3531974","ISSN":"0034-6748","issue":"2","note":"number: 2","page":"024101","title":"Measuring the relative concentration of H&lt;sub&gt;2&lt;/sub&gt; and D&lt;sub&gt;2&lt;/sub&gt; in HD gas with gas chromatography","volume":"82","author":[{"family":"Whisnant","given":"C. Steven"},{"family":"Hansen","given":"Patrick A."},{"family":"Kelley","given":"Travis D."}],"issued":{"date-parts":[["2011",2,1]]}}}],"schema":"https://github.com/citation-style-language/schema/raw/master/csl-citation.json"} </w:instrText>
      </w:r>
      <w:r w:rsidR="006B6C24">
        <w:rPr>
          <w:sz w:val="20"/>
        </w:rPr>
        <w:fldChar w:fldCharType="separate"/>
      </w:r>
      <w:r w:rsidR="00745DBD" w:rsidRPr="00745DBD">
        <w:rPr>
          <w:rFonts w:cs="Times New Roman"/>
          <w:sz w:val="20"/>
        </w:rPr>
        <w:t xml:space="preserve">(Saxena and Saxena, 1970; </w:t>
      </w:r>
      <w:proofErr w:type="spellStart"/>
      <w:r w:rsidR="00745DBD" w:rsidRPr="00745DBD">
        <w:rPr>
          <w:rFonts w:cs="Times New Roman"/>
          <w:sz w:val="20"/>
        </w:rPr>
        <w:t>Whisnant</w:t>
      </w:r>
      <w:proofErr w:type="spellEnd"/>
      <w:r w:rsidR="00745DBD" w:rsidRPr="00745DBD">
        <w:rPr>
          <w:rFonts w:cs="Times New Roman"/>
          <w:sz w:val="20"/>
        </w:rPr>
        <w:t xml:space="preserve"> et al., 2011)</w:t>
      </w:r>
      <w:r w:rsidR="006B6C24">
        <w:rPr>
          <w:sz w:val="20"/>
        </w:rPr>
        <w:fldChar w:fldCharType="end"/>
      </w:r>
      <w:r>
        <w:rPr>
          <w:sz w:val="20"/>
        </w:rPr>
        <w:t xml:space="preserve">.  </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160514A6"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D70667">
        <w:rPr>
          <w:sz w:val="20"/>
        </w:rPr>
        <w:t xml:space="preserve"> + 0.41 </w:t>
      </w:r>
      <w:r w:rsidR="00D70667">
        <w:rPr>
          <w:sz w:val="20"/>
        </w:rPr>
        <w:fldChar w:fldCharType="begin"/>
      </w:r>
      <w:r w:rsidR="0045429F">
        <w:rPr>
          <w:sz w:val="20"/>
        </w:rPr>
        <w:instrText xml:space="preserve"> ADDIN ZOTERO_ITEM CSL_CITATION {"citationID":"ztW6Yh8m","properties":{"formattedCitation":"(Glasoe and Long, 1960)","plainCitation":"(Glasoe and Long, 1960)","noteIndex":0},"citationItems":[{"id":"JbMcmWLa/zPa9FAvN","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840E9" w14:textId="77777777" w:rsidR="00F77DA0" w:rsidRDefault="00F77DA0" w:rsidP="00F815F9">
      <w:pPr>
        <w:spacing w:after="0" w:line="240" w:lineRule="auto"/>
      </w:pPr>
      <w:r>
        <w:separator/>
      </w:r>
    </w:p>
  </w:endnote>
  <w:endnote w:type="continuationSeparator" w:id="0">
    <w:p w14:paraId="1742CF49" w14:textId="77777777" w:rsidR="00F77DA0" w:rsidRDefault="00F77DA0" w:rsidP="00F815F9">
      <w:pPr>
        <w:spacing w:after="0" w:line="240" w:lineRule="auto"/>
      </w:pPr>
      <w:r>
        <w:continuationSeparator/>
      </w:r>
    </w:p>
  </w:endnote>
  <w:endnote w:type="continuationNotice" w:id="1">
    <w:p w14:paraId="7CA761C7" w14:textId="77777777" w:rsidR="00F77DA0" w:rsidRDefault="00F77D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579686"/>
      <w:docPartObj>
        <w:docPartGallery w:val="Page Numbers (Bottom of Page)"/>
        <w:docPartUnique/>
      </w:docPartObj>
    </w:sdtPr>
    <w:sdtEndPr>
      <w:rPr>
        <w:noProof/>
      </w:rPr>
    </w:sdtEndPr>
    <w:sdtContent>
      <w:p w14:paraId="40FCF1F0" w14:textId="4EFCBCB7" w:rsidR="00D24D5A" w:rsidRDefault="00D24D5A">
        <w:pPr>
          <w:pStyle w:val="Footer"/>
          <w:jc w:val="center"/>
        </w:pPr>
        <w:r>
          <w:fldChar w:fldCharType="begin"/>
        </w:r>
        <w:r>
          <w:instrText xml:space="preserve"> PAGE   \* MERGEFORMAT </w:instrText>
        </w:r>
        <w:r>
          <w:fldChar w:fldCharType="separate"/>
        </w:r>
        <w:r w:rsidR="001E2B19">
          <w:rPr>
            <w:noProof/>
          </w:rPr>
          <w:t>21</w:t>
        </w:r>
        <w:r>
          <w:rPr>
            <w:noProof/>
          </w:rPr>
          <w:fldChar w:fldCharType="end"/>
        </w:r>
      </w:p>
    </w:sdtContent>
  </w:sdt>
  <w:p w14:paraId="5290A8E7" w14:textId="77777777" w:rsidR="00D24D5A" w:rsidRDefault="00D24D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B98A2" w14:textId="77777777" w:rsidR="00F77DA0" w:rsidRDefault="00F77DA0" w:rsidP="00F815F9">
      <w:pPr>
        <w:spacing w:after="0" w:line="240" w:lineRule="auto"/>
      </w:pPr>
      <w:r>
        <w:separator/>
      </w:r>
    </w:p>
  </w:footnote>
  <w:footnote w:type="continuationSeparator" w:id="0">
    <w:p w14:paraId="5B957C93" w14:textId="77777777" w:rsidR="00F77DA0" w:rsidRDefault="00F77DA0" w:rsidP="00F815F9">
      <w:pPr>
        <w:spacing w:after="0" w:line="240" w:lineRule="auto"/>
      </w:pPr>
      <w:r>
        <w:continuationSeparator/>
      </w:r>
    </w:p>
  </w:footnote>
  <w:footnote w:type="continuationNotice" w:id="1">
    <w:p w14:paraId="6C5A3D78" w14:textId="77777777" w:rsidR="00F77DA0" w:rsidRDefault="00F77DA0">
      <w:pPr>
        <w:spacing w:after="0" w:line="240" w:lineRule="auto"/>
      </w:pPr>
    </w:p>
  </w:footnote>
  <w:footnote w:id="2">
    <w:p w14:paraId="1EB7CE3B" w14:textId="5F32A230" w:rsidR="00D24D5A" w:rsidRDefault="00D24D5A">
      <w:pPr>
        <w:pStyle w:val="FootnoteText"/>
      </w:pPr>
      <w:r w:rsidRPr="0045429F">
        <w:rPr>
          <w:rStyle w:val="FootnoteReference"/>
        </w:rPr>
        <w:footnoteRef/>
      </w:r>
      <w:r>
        <w:t xml:space="preserve"> </w:t>
      </w:r>
      <w:r w:rsidRPr="00FD2D4B">
        <w:t>This deconvolution scheme has been used to derive concentrations of methane-</w:t>
      </w:r>
      <w:r w:rsidRPr="00C34299">
        <w:rPr>
          <w:i/>
        </w:rPr>
        <w:t>d</w:t>
      </w:r>
      <w:r w:rsidRPr="00FD2D4B">
        <w:t xml:space="preserve"> </w:t>
      </w:r>
      <w:proofErr w:type="spellStart"/>
      <w:r w:rsidRPr="00FD2D4B">
        <w:t>isotopologues</w:t>
      </w:r>
      <w:proofErr w:type="spellEnd"/>
      <w:r w:rsidRPr="00FD2D4B">
        <w:t xml:space="preserve"> from mass spectral data for a separate experimental exchange study</w:t>
      </w:r>
      <w:r>
        <w:t xml:space="preserve"> (A. Sattler, pers. comm.)</w:t>
      </w:r>
      <w:r w:rsidRPr="00FD2D4B">
        <w:t>.</w:t>
      </w:r>
    </w:p>
  </w:footnote>
  <w:footnote w:id="3">
    <w:p w14:paraId="090A66A5" w14:textId="64EDF8F0" w:rsidR="00D24D5A" w:rsidRDefault="00D24D5A">
      <w:pPr>
        <w:pStyle w:val="FootnoteText"/>
      </w:pPr>
      <w:r w:rsidRPr="0045429F">
        <w:rPr>
          <w:rStyle w:val="FootnoteReference"/>
        </w:rPr>
        <w:footnoteRef/>
      </w:r>
      <w:r>
        <w:t xml:space="preserve"> </w:t>
      </w:r>
      <w:r w:rsidRPr="00807EED">
        <w:t xml:space="preserve">Results of this experiment were first presented in </w:t>
      </w:r>
      <w:r>
        <w:t xml:space="preserve">the appendix of </w:t>
      </w:r>
      <w:r w:rsidRPr="00807EED">
        <w:t>a Ph.D. thesis</w:t>
      </w:r>
      <w:r>
        <w:t xml:space="preserve"> </w:t>
      </w:r>
      <w:r>
        <w:fldChar w:fldCharType="begin"/>
      </w:r>
      <w:r w:rsidR="0045429F">
        <w:instrText xml:space="preserve"> ADDIN ZOTERO_ITEM CSL_CITATION {"citationID":"JUDnNbgo","properties":{"formattedCitation":"(Wang, 2017)","plainCitation":"(Wang, 2017)","noteIndex":2},"citationItems":[{"id":"JbMcmWLa/h2ZLz89n","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1E2B19">
        <w:rPr>
          <w:b/>
          <w:noProof/>
        </w:rPr>
        <w:t>5</w:t>
      </w:r>
      <w:r w:rsidRPr="00ED6AD8">
        <w:rPr>
          <w:b/>
        </w:rPr>
        <w:fldChar w:fldCharType="end"/>
      </w:r>
      <w:r>
        <w:t xml:space="preserve"> in this paper</w:t>
      </w:r>
      <w:r w:rsidRPr="00807EED">
        <w:t>.</w:t>
      </w:r>
    </w:p>
  </w:footnote>
  <w:footnote w:id="4">
    <w:p w14:paraId="58F7CB32" w14:textId="2103485E" w:rsidR="00D24D5A" w:rsidRDefault="00D24D5A">
      <w:pPr>
        <w:pStyle w:val="FootnoteText"/>
      </w:pPr>
      <w:r w:rsidRPr="0045429F">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proofErr w:type="spellStart"/>
      <w:r w:rsidRPr="004476CF">
        <w:t>sorbed</w:t>
      </w:r>
      <w:proofErr w:type="spellEnd"/>
      <w:r w:rsidRPr="004476CF">
        <w:t xml:space="preserve"> to a solid phase</w:t>
      </w:r>
      <w:r>
        <w:t xml:space="preserve"> at the start of the experiment</w:t>
      </w:r>
      <w:r w:rsidRPr="004476CF">
        <w:t xml:space="preserve"> and </w:t>
      </w:r>
      <w:r>
        <w:t xml:space="preserve">later </w:t>
      </w:r>
      <w:r w:rsidRPr="004476CF">
        <w:t>leached into the fluid, but we consider this unlikely because</w:t>
      </w:r>
      <w:r>
        <w:t xml:space="preserve"> Soxhlet extraction should have removed nearly </w:t>
      </w:r>
      <w:proofErr w:type="gramStart"/>
      <w:r>
        <w:t>all of</w:t>
      </w:r>
      <w:proofErr w:type="gramEnd"/>
      <w:r>
        <w:t xml:space="preserve"> the CH</w:t>
      </w:r>
      <w:r>
        <w:rPr>
          <w:vertAlign w:val="subscript"/>
        </w:rPr>
        <w:t>4</w:t>
      </w:r>
      <w:r>
        <w:t xml:space="preserve"> initially </w:t>
      </w:r>
      <w:proofErr w:type="spellStart"/>
      <w:r>
        <w:t>sorbed</w:t>
      </w:r>
      <w:proofErr w:type="spellEnd"/>
      <w:r>
        <w:t>.  Furthermore,</w:t>
      </w:r>
      <w:r w:rsidRPr="004476CF">
        <w:t xml:space="preserve"> the concentration of methane tri</w:t>
      </w:r>
      <w:r>
        <w:t>pled between time points #1 (19 </w:t>
      </w:r>
      <w:r w:rsidRPr="004476CF">
        <w:t xml:space="preserve">h) and #2 (164 h).  Release of </w:t>
      </w:r>
      <w:proofErr w:type="spellStart"/>
      <w:r w:rsidRPr="004476CF">
        <w:t>sorbed</w:t>
      </w:r>
      <w:proofErr w:type="spellEnd"/>
      <w:r w:rsidRPr="004476CF">
        <w:t xml:space="preserve"> gases was probably nearly complete by 19 h.  </w:t>
      </w:r>
    </w:p>
  </w:footnote>
  <w:footnote w:id="5">
    <w:p w14:paraId="75595453" w14:textId="038FDFD7" w:rsidR="00D24D5A" w:rsidRDefault="00D24D5A" w:rsidP="000116DF">
      <w:pPr>
        <w:pStyle w:val="FootnoteText"/>
      </w:pPr>
      <w:r w:rsidRPr="0045429F">
        <w:rPr>
          <w:rStyle w:val="FootnoteReference"/>
        </w:rPr>
        <w:footnoteRef/>
      </w:r>
      <w:r>
        <w:t xml:space="preserve"> This might be verified by </w:t>
      </w:r>
      <w:r w:rsidRPr="00DC5227">
        <w:t xml:space="preserve">heating normal water </w:t>
      </w:r>
      <w:r>
        <w:t>(</w:t>
      </w:r>
      <w:r w:rsidRPr="00DC5227">
        <w:rPr>
          <w:vertAlign w:val="superscript"/>
        </w:rPr>
        <w:t>1</w:t>
      </w:r>
      <w:r>
        <w:t>H</w:t>
      </w:r>
      <w:r w:rsidRPr="00DC5227">
        <w:rPr>
          <w:vertAlign w:val="subscript"/>
        </w:rPr>
        <w:t>2</w:t>
      </w:r>
      <w:r>
        <w:t xml:space="preserve">O) </w:t>
      </w:r>
      <w:r w:rsidRPr="00DC5227">
        <w:t xml:space="preserve">in the presence of </w:t>
      </w:r>
      <w:r>
        <w:t xml:space="preserve">an initial charge of </w:t>
      </w:r>
      <w:r w:rsidRPr="00DC5227">
        <w:t>CD</w:t>
      </w:r>
      <w:r w:rsidRPr="00DC5227">
        <w:rPr>
          <w:vertAlign w:val="subscript"/>
        </w:rPr>
        <w:t>4</w:t>
      </w:r>
      <w:r w:rsidRPr="00DC5227">
        <w:t xml:space="preserve"> and monitoring </w:t>
      </w:r>
      <w:r>
        <w:t xml:space="preserve">for any </w:t>
      </w:r>
      <w:r w:rsidRPr="00DC5227">
        <w:t xml:space="preserve">increase in the </w:t>
      </w:r>
      <w:proofErr w:type="spellStart"/>
      <w:r w:rsidRPr="00DC5227">
        <w:t>δD</w:t>
      </w:r>
      <w:proofErr w:type="spellEnd"/>
      <w:r w:rsidRPr="00DC5227">
        <w:t xml:space="preserve"> value of water.</w:t>
      </w:r>
    </w:p>
  </w:footnote>
  <w:footnote w:id="6">
    <w:p w14:paraId="6F5106E4" w14:textId="7134CB72" w:rsidR="00D24D5A" w:rsidRPr="000D46E9" w:rsidRDefault="00D24D5A" w:rsidP="0099534A">
      <w:pPr>
        <w:pStyle w:val="FootnoteText"/>
      </w:pPr>
      <w:r w:rsidRPr="0045429F">
        <w:rPr>
          <w:rStyle w:val="FootnoteReference"/>
        </w:rPr>
        <w:footnoteRef/>
      </w:r>
      <w:r>
        <w:t xml:space="preserve"> Calculated as [CH</w:t>
      </w:r>
      <w:r>
        <w:rPr>
          <w:vertAlign w:val="subscript"/>
        </w:rPr>
        <w:t>4</w:t>
      </w:r>
      <w:r>
        <w:t xml:space="preserve">] </w:t>
      </w:r>
      <w:r w:rsidRPr="000D46E9">
        <w:t xml:space="preserve">× </w:t>
      </w:r>
      <w:proofErr w:type="spellStart"/>
      <w:r>
        <w:t>V</w:t>
      </w:r>
      <w:r>
        <w:rPr>
          <w:vertAlign w:val="subscript"/>
        </w:rPr>
        <w:t>remaining</w:t>
      </w:r>
      <w:proofErr w:type="spellEnd"/>
      <w:r>
        <w:t xml:space="preserve"> + </w:t>
      </w:r>
      <w:proofErr w:type="gramStart"/>
      <w:r w:rsidRPr="000D46E9">
        <w:t>∑</w:t>
      </w:r>
      <w:r>
        <w:t>( [</w:t>
      </w:r>
      <w:proofErr w:type="gramEnd"/>
      <w:r>
        <w:t>CH</w:t>
      </w:r>
      <w:r>
        <w:rPr>
          <w:vertAlign w:val="subscript"/>
        </w:rPr>
        <w:t>4</w:t>
      </w:r>
      <w:r>
        <w:t xml:space="preserve">] </w:t>
      </w:r>
      <w:r w:rsidRPr="000D46E9">
        <w:t>×</w:t>
      </w:r>
      <w:r>
        <w:t xml:space="preserve"> </w:t>
      </w:r>
      <w:proofErr w:type="spellStart"/>
      <w:r>
        <w:t>V</w:t>
      </w:r>
      <w:r>
        <w:rPr>
          <w:vertAlign w:val="subscript"/>
        </w:rPr>
        <w:t>withdrawn</w:t>
      </w:r>
      <w:proofErr w:type="spellEnd"/>
      <w:r>
        <w:t xml:space="preserve"> ).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20E04" w14:textId="77777777" w:rsidR="00D24D5A" w:rsidRDefault="00D24D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CB9"/>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5DB1"/>
    <w:rsid w:val="0000652A"/>
    <w:rsid w:val="000066DE"/>
    <w:rsid w:val="00006BB6"/>
    <w:rsid w:val="00006DBD"/>
    <w:rsid w:val="00006E5A"/>
    <w:rsid w:val="00006FE9"/>
    <w:rsid w:val="000071EB"/>
    <w:rsid w:val="00007B63"/>
    <w:rsid w:val="000101FE"/>
    <w:rsid w:val="000102F1"/>
    <w:rsid w:val="000103EA"/>
    <w:rsid w:val="00010411"/>
    <w:rsid w:val="00010457"/>
    <w:rsid w:val="000108FC"/>
    <w:rsid w:val="00010D8B"/>
    <w:rsid w:val="000116DF"/>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4E3A"/>
    <w:rsid w:val="0001504B"/>
    <w:rsid w:val="0001511C"/>
    <w:rsid w:val="00015528"/>
    <w:rsid w:val="000155A7"/>
    <w:rsid w:val="00015C13"/>
    <w:rsid w:val="00015C7E"/>
    <w:rsid w:val="00015D40"/>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67"/>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97B"/>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7B6"/>
    <w:rsid w:val="00030929"/>
    <w:rsid w:val="00031049"/>
    <w:rsid w:val="00031436"/>
    <w:rsid w:val="00031681"/>
    <w:rsid w:val="0003183D"/>
    <w:rsid w:val="00031BA7"/>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2F"/>
    <w:rsid w:val="000434D7"/>
    <w:rsid w:val="000434F7"/>
    <w:rsid w:val="00043D09"/>
    <w:rsid w:val="00043DCC"/>
    <w:rsid w:val="00043F7C"/>
    <w:rsid w:val="00043F99"/>
    <w:rsid w:val="0004407C"/>
    <w:rsid w:val="000443A4"/>
    <w:rsid w:val="000443C8"/>
    <w:rsid w:val="0004450D"/>
    <w:rsid w:val="00044524"/>
    <w:rsid w:val="00044AE8"/>
    <w:rsid w:val="00044F02"/>
    <w:rsid w:val="00044FA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9D9"/>
    <w:rsid w:val="00050A06"/>
    <w:rsid w:val="00050BFD"/>
    <w:rsid w:val="00051275"/>
    <w:rsid w:val="000512FD"/>
    <w:rsid w:val="000516E1"/>
    <w:rsid w:val="000517B3"/>
    <w:rsid w:val="000519DB"/>
    <w:rsid w:val="00051C28"/>
    <w:rsid w:val="00051F1B"/>
    <w:rsid w:val="00052004"/>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7DE"/>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68D"/>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C32"/>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922"/>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2D0"/>
    <w:rsid w:val="0008272B"/>
    <w:rsid w:val="00082994"/>
    <w:rsid w:val="00082BBA"/>
    <w:rsid w:val="00082E86"/>
    <w:rsid w:val="00082FDF"/>
    <w:rsid w:val="00082FF0"/>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603"/>
    <w:rsid w:val="00093921"/>
    <w:rsid w:val="00093AB5"/>
    <w:rsid w:val="000940C5"/>
    <w:rsid w:val="00094670"/>
    <w:rsid w:val="000946C7"/>
    <w:rsid w:val="0009492F"/>
    <w:rsid w:val="00094A79"/>
    <w:rsid w:val="00094BBE"/>
    <w:rsid w:val="00094BC7"/>
    <w:rsid w:val="00094D6B"/>
    <w:rsid w:val="00094E25"/>
    <w:rsid w:val="0009556D"/>
    <w:rsid w:val="0009594E"/>
    <w:rsid w:val="00095AEF"/>
    <w:rsid w:val="00095D46"/>
    <w:rsid w:val="00095E2B"/>
    <w:rsid w:val="00096377"/>
    <w:rsid w:val="000963CB"/>
    <w:rsid w:val="00096B18"/>
    <w:rsid w:val="00096BA6"/>
    <w:rsid w:val="00096BD1"/>
    <w:rsid w:val="00096E55"/>
    <w:rsid w:val="000972AD"/>
    <w:rsid w:val="000972FF"/>
    <w:rsid w:val="00097306"/>
    <w:rsid w:val="000977FE"/>
    <w:rsid w:val="000979EA"/>
    <w:rsid w:val="000A0650"/>
    <w:rsid w:val="000A098E"/>
    <w:rsid w:val="000A0C04"/>
    <w:rsid w:val="000A0CAA"/>
    <w:rsid w:val="000A1050"/>
    <w:rsid w:val="000A174A"/>
    <w:rsid w:val="000A178D"/>
    <w:rsid w:val="000A190F"/>
    <w:rsid w:val="000A1AC9"/>
    <w:rsid w:val="000A1CD9"/>
    <w:rsid w:val="000A2384"/>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07B"/>
    <w:rsid w:val="000A7292"/>
    <w:rsid w:val="000A7293"/>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A5D"/>
    <w:rsid w:val="000B1DF5"/>
    <w:rsid w:val="000B21A6"/>
    <w:rsid w:val="000B24FC"/>
    <w:rsid w:val="000B26A4"/>
    <w:rsid w:val="000B2F6B"/>
    <w:rsid w:val="000B309B"/>
    <w:rsid w:val="000B34DB"/>
    <w:rsid w:val="000B3573"/>
    <w:rsid w:val="000B3663"/>
    <w:rsid w:val="000B38C8"/>
    <w:rsid w:val="000B3926"/>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22A"/>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0897"/>
    <w:rsid w:val="000C0D30"/>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3"/>
    <w:rsid w:val="000C3A1A"/>
    <w:rsid w:val="000C3B4C"/>
    <w:rsid w:val="000C424C"/>
    <w:rsid w:val="000C42A3"/>
    <w:rsid w:val="000C4704"/>
    <w:rsid w:val="000C4742"/>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67"/>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491"/>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46"/>
    <w:rsid w:val="000E4EA2"/>
    <w:rsid w:val="000E53CB"/>
    <w:rsid w:val="000E544A"/>
    <w:rsid w:val="000E589C"/>
    <w:rsid w:val="000E5E6E"/>
    <w:rsid w:val="000E5F0C"/>
    <w:rsid w:val="000E64B5"/>
    <w:rsid w:val="000E6509"/>
    <w:rsid w:val="000E6890"/>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29"/>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6C8"/>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5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ABB"/>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49"/>
    <w:rsid w:val="00124267"/>
    <w:rsid w:val="0012430C"/>
    <w:rsid w:val="001243F5"/>
    <w:rsid w:val="00124D20"/>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BC"/>
    <w:rsid w:val="001323C5"/>
    <w:rsid w:val="00132561"/>
    <w:rsid w:val="00132686"/>
    <w:rsid w:val="0013280C"/>
    <w:rsid w:val="001328F6"/>
    <w:rsid w:val="001329DC"/>
    <w:rsid w:val="00132B5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0FD3"/>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3D"/>
    <w:rsid w:val="0014485E"/>
    <w:rsid w:val="00144AAB"/>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58E"/>
    <w:rsid w:val="0015595B"/>
    <w:rsid w:val="00155C5F"/>
    <w:rsid w:val="00155D1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6DC"/>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394"/>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A6D"/>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04"/>
    <w:rsid w:val="001810C6"/>
    <w:rsid w:val="0018158E"/>
    <w:rsid w:val="001816C8"/>
    <w:rsid w:val="001816FC"/>
    <w:rsid w:val="00181881"/>
    <w:rsid w:val="00181892"/>
    <w:rsid w:val="0018194E"/>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D23"/>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DD0"/>
    <w:rsid w:val="00192FFB"/>
    <w:rsid w:val="00193421"/>
    <w:rsid w:val="001934A0"/>
    <w:rsid w:val="001940B0"/>
    <w:rsid w:val="001945C4"/>
    <w:rsid w:val="0019472C"/>
    <w:rsid w:val="00194892"/>
    <w:rsid w:val="00194D21"/>
    <w:rsid w:val="0019529A"/>
    <w:rsid w:val="001955B3"/>
    <w:rsid w:val="0019590B"/>
    <w:rsid w:val="00195AC5"/>
    <w:rsid w:val="00195C62"/>
    <w:rsid w:val="00195CA8"/>
    <w:rsid w:val="00196033"/>
    <w:rsid w:val="001961BC"/>
    <w:rsid w:val="0019622D"/>
    <w:rsid w:val="0019642C"/>
    <w:rsid w:val="001966FE"/>
    <w:rsid w:val="00196782"/>
    <w:rsid w:val="0019699D"/>
    <w:rsid w:val="00196B5E"/>
    <w:rsid w:val="00196C4B"/>
    <w:rsid w:val="00196CEF"/>
    <w:rsid w:val="00197589"/>
    <w:rsid w:val="00197864"/>
    <w:rsid w:val="0019788B"/>
    <w:rsid w:val="00197AFA"/>
    <w:rsid w:val="001A0012"/>
    <w:rsid w:val="001A0144"/>
    <w:rsid w:val="001A0422"/>
    <w:rsid w:val="001A077A"/>
    <w:rsid w:val="001A08AA"/>
    <w:rsid w:val="001A08F8"/>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723"/>
    <w:rsid w:val="001A4C2C"/>
    <w:rsid w:val="001A4DF1"/>
    <w:rsid w:val="001A534C"/>
    <w:rsid w:val="001A56D8"/>
    <w:rsid w:val="001A5971"/>
    <w:rsid w:val="001A5E29"/>
    <w:rsid w:val="001A61C1"/>
    <w:rsid w:val="001A6A71"/>
    <w:rsid w:val="001A7498"/>
    <w:rsid w:val="001A7606"/>
    <w:rsid w:val="001A76C5"/>
    <w:rsid w:val="001A78CD"/>
    <w:rsid w:val="001B06B8"/>
    <w:rsid w:val="001B0A4A"/>
    <w:rsid w:val="001B0D7A"/>
    <w:rsid w:val="001B1095"/>
    <w:rsid w:val="001B1297"/>
    <w:rsid w:val="001B1302"/>
    <w:rsid w:val="001B1439"/>
    <w:rsid w:val="001B17F4"/>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B7F3A"/>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5FB5"/>
    <w:rsid w:val="001C6432"/>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E95"/>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2B19"/>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AD"/>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7C0"/>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51"/>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244"/>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07B"/>
    <w:rsid w:val="002174AE"/>
    <w:rsid w:val="002175F0"/>
    <w:rsid w:val="002177DC"/>
    <w:rsid w:val="00217A22"/>
    <w:rsid w:val="00217A6D"/>
    <w:rsid w:val="00217B42"/>
    <w:rsid w:val="00217BB7"/>
    <w:rsid w:val="00217DE0"/>
    <w:rsid w:val="00220032"/>
    <w:rsid w:val="00220617"/>
    <w:rsid w:val="00220D10"/>
    <w:rsid w:val="00221447"/>
    <w:rsid w:val="00221A26"/>
    <w:rsid w:val="00222048"/>
    <w:rsid w:val="0022231F"/>
    <w:rsid w:val="00222398"/>
    <w:rsid w:val="00222792"/>
    <w:rsid w:val="00222825"/>
    <w:rsid w:val="002229AE"/>
    <w:rsid w:val="00222C5F"/>
    <w:rsid w:val="00222DF8"/>
    <w:rsid w:val="00223287"/>
    <w:rsid w:val="00223305"/>
    <w:rsid w:val="00223E4D"/>
    <w:rsid w:val="00224324"/>
    <w:rsid w:val="00224740"/>
    <w:rsid w:val="00224829"/>
    <w:rsid w:val="00224B0F"/>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173"/>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321"/>
    <w:rsid w:val="00231774"/>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0E00"/>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2BA"/>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7BF"/>
    <w:rsid w:val="00267A33"/>
    <w:rsid w:val="00267B5E"/>
    <w:rsid w:val="00267B76"/>
    <w:rsid w:val="00267FE9"/>
    <w:rsid w:val="002705A7"/>
    <w:rsid w:val="00270637"/>
    <w:rsid w:val="00270801"/>
    <w:rsid w:val="0027089A"/>
    <w:rsid w:val="00270A8A"/>
    <w:rsid w:val="00270A97"/>
    <w:rsid w:val="002711BE"/>
    <w:rsid w:val="0027139E"/>
    <w:rsid w:val="002715E3"/>
    <w:rsid w:val="00271650"/>
    <w:rsid w:val="002716E4"/>
    <w:rsid w:val="0027221F"/>
    <w:rsid w:val="00272440"/>
    <w:rsid w:val="002724A8"/>
    <w:rsid w:val="002728D9"/>
    <w:rsid w:val="00272FE1"/>
    <w:rsid w:val="0027311C"/>
    <w:rsid w:val="00273335"/>
    <w:rsid w:val="00273584"/>
    <w:rsid w:val="0027367F"/>
    <w:rsid w:val="00273D3D"/>
    <w:rsid w:val="00274321"/>
    <w:rsid w:val="0027454C"/>
    <w:rsid w:val="00274571"/>
    <w:rsid w:val="00274583"/>
    <w:rsid w:val="00274A6B"/>
    <w:rsid w:val="00274AAC"/>
    <w:rsid w:val="00274B28"/>
    <w:rsid w:val="00274BE9"/>
    <w:rsid w:val="00274C19"/>
    <w:rsid w:val="002759A6"/>
    <w:rsid w:val="00275C01"/>
    <w:rsid w:val="002760CB"/>
    <w:rsid w:val="00276211"/>
    <w:rsid w:val="0027661A"/>
    <w:rsid w:val="00276821"/>
    <w:rsid w:val="002769D2"/>
    <w:rsid w:val="00276A26"/>
    <w:rsid w:val="00276D9F"/>
    <w:rsid w:val="00276FF1"/>
    <w:rsid w:val="0027719E"/>
    <w:rsid w:val="0027745A"/>
    <w:rsid w:val="0027760F"/>
    <w:rsid w:val="00277871"/>
    <w:rsid w:val="002778C9"/>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1B8"/>
    <w:rsid w:val="0028328F"/>
    <w:rsid w:val="00283313"/>
    <w:rsid w:val="00283988"/>
    <w:rsid w:val="00283A20"/>
    <w:rsid w:val="00283B8A"/>
    <w:rsid w:val="002841D6"/>
    <w:rsid w:val="00284D03"/>
    <w:rsid w:val="0028512F"/>
    <w:rsid w:val="00285323"/>
    <w:rsid w:val="00285408"/>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2E3"/>
    <w:rsid w:val="0029236E"/>
    <w:rsid w:val="00292502"/>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3F2"/>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CEE"/>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66D"/>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84A"/>
    <w:rsid w:val="002C29F1"/>
    <w:rsid w:val="002C2A72"/>
    <w:rsid w:val="002C2FE2"/>
    <w:rsid w:val="002C307D"/>
    <w:rsid w:val="002C337A"/>
    <w:rsid w:val="002C3474"/>
    <w:rsid w:val="002C34A9"/>
    <w:rsid w:val="002C3586"/>
    <w:rsid w:val="002C384B"/>
    <w:rsid w:val="002C3893"/>
    <w:rsid w:val="002C391C"/>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34"/>
    <w:rsid w:val="002C74F0"/>
    <w:rsid w:val="002C75F8"/>
    <w:rsid w:val="002C7628"/>
    <w:rsid w:val="002C7B01"/>
    <w:rsid w:val="002D0591"/>
    <w:rsid w:val="002D0662"/>
    <w:rsid w:val="002D0978"/>
    <w:rsid w:val="002D0D4B"/>
    <w:rsid w:val="002D154C"/>
    <w:rsid w:val="002D15E8"/>
    <w:rsid w:val="002D17A4"/>
    <w:rsid w:val="002D1B94"/>
    <w:rsid w:val="002D1BDF"/>
    <w:rsid w:val="002D1E08"/>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52"/>
    <w:rsid w:val="002E1086"/>
    <w:rsid w:val="002E17A6"/>
    <w:rsid w:val="002E1824"/>
    <w:rsid w:val="002E1842"/>
    <w:rsid w:val="002E18EC"/>
    <w:rsid w:val="002E1926"/>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35"/>
    <w:rsid w:val="002E3EEE"/>
    <w:rsid w:val="002E4342"/>
    <w:rsid w:val="002E44CC"/>
    <w:rsid w:val="002E518B"/>
    <w:rsid w:val="002E51E3"/>
    <w:rsid w:val="002E529C"/>
    <w:rsid w:val="002E5479"/>
    <w:rsid w:val="002E54F6"/>
    <w:rsid w:val="002E5508"/>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6F67"/>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A7"/>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18B"/>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4B1"/>
    <w:rsid w:val="0031056B"/>
    <w:rsid w:val="00310826"/>
    <w:rsid w:val="00310D5F"/>
    <w:rsid w:val="00310E3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33E"/>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02"/>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9BD"/>
    <w:rsid w:val="00322B6A"/>
    <w:rsid w:val="00322BDB"/>
    <w:rsid w:val="00322EF0"/>
    <w:rsid w:val="00322FC1"/>
    <w:rsid w:val="00322FD5"/>
    <w:rsid w:val="00323020"/>
    <w:rsid w:val="0032344B"/>
    <w:rsid w:val="003239D6"/>
    <w:rsid w:val="00323FAD"/>
    <w:rsid w:val="003243E0"/>
    <w:rsid w:val="003249B4"/>
    <w:rsid w:val="003249D9"/>
    <w:rsid w:val="00324A76"/>
    <w:rsid w:val="00324F53"/>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0B"/>
    <w:rsid w:val="003306DE"/>
    <w:rsid w:val="0033086A"/>
    <w:rsid w:val="003309EA"/>
    <w:rsid w:val="003310DC"/>
    <w:rsid w:val="00331434"/>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A24"/>
    <w:rsid w:val="00333C8A"/>
    <w:rsid w:val="00333D13"/>
    <w:rsid w:val="00333F11"/>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0"/>
    <w:rsid w:val="003431A5"/>
    <w:rsid w:val="003432FA"/>
    <w:rsid w:val="0034379B"/>
    <w:rsid w:val="003439C7"/>
    <w:rsid w:val="00343A52"/>
    <w:rsid w:val="00343A63"/>
    <w:rsid w:val="003440A3"/>
    <w:rsid w:val="003441CF"/>
    <w:rsid w:val="0034468E"/>
    <w:rsid w:val="00344A9F"/>
    <w:rsid w:val="00344C72"/>
    <w:rsid w:val="003452E7"/>
    <w:rsid w:val="003453BF"/>
    <w:rsid w:val="003457AD"/>
    <w:rsid w:val="003457F3"/>
    <w:rsid w:val="00345CCA"/>
    <w:rsid w:val="00345E59"/>
    <w:rsid w:val="003463A2"/>
    <w:rsid w:val="00346509"/>
    <w:rsid w:val="003469C3"/>
    <w:rsid w:val="00346C00"/>
    <w:rsid w:val="00346C21"/>
    <w:rsid w:val="00346DF9"/>
    <w:rsid w:val="00347118"/>
    <w:rsid w:val="003476A6"/>
    <w:rsid w:val="00347DAF"/>
    <w:rsid w:val="00350490"/>
    <w:rsid w:val="00350627"/>
    <w:rsid w:val="00350745"/>
    <w:rsid w:val="00350E58"/>
    <w:rsid w:val="00351447"/>
    <w:rsid w:val="003514EC"/>
    <w:rsid w:val="00351590"/>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7B8"/>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9EB"/>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DA3"/>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1F2A"/>
    <w:rsid w:val="003825E5"/>
    <w:rsid w:val="00382A8D"/>
    <w:rsid w:val="00382B59"/>
    <w:rsid w:val="00382B87"/>
    <w:rsid w:val="00382BF6"/>
    <w:rsid w:val="00382E2C"/>
    <w:rsid w:val="003832CB"/>
    <w:rsid w:val="00383AA0"/>
    <w:rsid w:val="00383C95"/>
    <w:rsid w:val="00383F00"/>
    <w:rsid w:val="00383F98"/>
    <w:rsid w:val="00384051"/>
    <w:rsid w:val="00384100"/>
    <w:rsid w:val="00384721"/>
    <w:rsid w:val="0038495C"/>
    <w:rsid w:val="00384C42"/>
    <w:rsid w:val="003855C8"/>
    <w:rsid w:val="00385E38"/>
    <w:rsid w:val="00385EFE"/>
    <w:rsid w:val="00386104"/>
    <w:rsid w:val="00386173"/>
    <w:rsid w:val="003864F2"/>
    <w:rsid w:val="00386515"/>
    <w:rsid w:val="00386822"/>
    <w:rsid w:val="00386B11"/>
    <w:rsid w:val="00386B8E"/>
    <w:rsid w:val="00386BFE"/>
    <w:rsid w:val="00386EDE"/>
    <w:rsid w:val="0038705B"/>
    <w:rsid w:val="0038725B"/>
    <w:rsid w:val="0038747C"/>
    <w:rsid w:val="0038754E"/>
    <w:rsid w:val="00387879"/>
    <w:rsid w:val="003878C0"/>
    <w:rsid w:val="00387900"/>
    <w:rsid w:val="00387A2C"/>
    <w:rsid w:val="00390141"/>
    <w:rsid w:val="003903A8"/>
    <w:rsid w:val="003903CC"/>
    <w:rsid w:val="0039083D"/>
    <w:rsid w:val="003909FA"/>
    <w:rsid w:val="00390A03"/>
    <w:rsid w:val="00390BA5"/>
    <w:rsid w:val="00390BEA"/>
    <w:rsid w:val="00390D99"/>
    <w:rsid w:val="00390EE1"/>
    <w:rsid w:val="0039113F"/>
    <w:rsid w:val="0039116A"/>
    <w:rsid w:val="00391959"/>
    <w:rsid w:val="003919B6"/>
    <w:rsid w:val="00391B2E"/>
    <w:rsid w:val="00391BF4"/>
    <w:rsid w:val="00391C07"/>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43FB"/>
    <w:rsid w:val="00394F5A"/>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5BA"/>
    <w:rsid w:val="003B161C"/>
    <w:rsid w:val="003B1AD0"/>
    <w:rsid w:val="003B204C"/>
    <w:rsid w:val="003B2208"/>
    <w:rsid w:val="003B2244"/>
    <w:rsid w:val="003B2262"/>
    <w:rsid w:val="003B2471"/>
    <w:rsid w:val="003B2A5C"/>
    <w:rsid w:val="003B2B4E"/>
    <w:rsid w:val="003B320D"/>
    <w:rsid w:val="003B321C"/>
    <w:rsid w:val="003B3423"/>
    <w:rsid w:val="003B3665"/>
    <w:rsid w:val="003B36EE"/>
    <w:rsid w:val="003B37E8"/>
    <w:rsid w:val="003B38B0"/>
    <w:rsid w:val="003B39A6"/>
    <w:rsid w:val="003B39C1"/>
    <w:rsid w:val="003B3BC9"/>
    <w:rsid w:val="003B429B"/>
    <w:rsid w:val="003B45EE"/>
    <w:rsid w:val="003B495B"/>
    <w:rsid w:val="003B4EF9"/>
    <w:rsid w:val="003B500F"/>
    <w:rsid w:val="003B5249"/>
    <w:rsid w:val="003B54A1"/>
    <w:rsid w:val="003B54C2"/>
    <w:rsid w:val="003B550E"/>
    <w:rsid w:val="003B5BC1"/>
    <w:rsid w:val="003B6383"/>
    <w:rsid w:val="003B661D"/>
    <w:rsid w:val="003B687A"/>
    <w:rsid w:val="003B6A1D"/>
    <w:rsid w:val="003B6E14"/>
    <w:rsid w:val="003B70AA"/>
    <w:rsid w:val="003B70BD"/>
    <w:rsid w:val="003B7145"/>
    <w:rsid w:val="003B78C3"/>
    <w:rsid w:val="003B7DE2"/>
    <w:rsid w:val="003C0053"/>
    <w:rsid w:val="003C00BB"/>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97"/>
    <w:rsid w:val="003E36E9"/>
    <w:rsid w:val="003E378C"/>
    <w:rsid w:val="003E38C0"/>
    <w:rsid w:val="003E38C1"/>
    <w:rsid w:val="003E3A27"/>
    <w:rsid w:val="003E3B6F"/>
    <w:rsid w:val="003E4974"/>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465"/>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3A0"/>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CE3"/>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71"/>
    <w:rsid w:val="004210C3"/>
    <w:rsid w:val="0042173C"/>
    <w:rsid w:val="004217B0"/>
    <w:rsid w:val="00421DE1"/>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4A7"/>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66C"/>
    <w:rsid w:val="00431953"/>
    <w:rsid w:val="00431965"/>
    <w:rsid w:val="00431A52"/>
    <w:rsid w:val="00432086"/>
    <w:rsid w:val="00432203"/>
    <w:rsid w:val="00432238"/>
    <w:rsid w:val="004324BE"/>
    <w:rsid w:val="00432667"/>
    <w:rsid w:val="004326C5"/>
    <w:rsid w:val="00433028"/>
    <w:rsid w:val="00433E63"/>
    <w:rsid w:val="004340A9"/>
    <w:rsid w:val="00434162"/>
    <w:rsid w:val="0043428E"/>
    <w:rsid w:val="004345C7"/>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85F"/>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04D"/>
    <w:rsid w:val="0044310D"/>
    <w:rsid w:val="0044329A"/>
    <w:rsid w:val="0044398A"/>
    <w:rsid w:val="004439BF"/>
    <w:rsid w:val="00443CDE"/>
    <w:rsid w:val="00443E77"/>
    <w:rsid w:val="00443EE7"/>
    <w:rsid w:val="004440BE"/>
    <w:rsid w:val="004443B3"/>
    <w:rsid w:val="0044466E"/>
    <w:rsid w:val="004447BB"/>
    <w:rsid w:val="00444EA0"/>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29F"/>
    <w:rsid w:val="00454535"/>
    <w:rsid w:val="0045462E"/>
    <w:rsid w:val="004546FF"/>
    <w:rsid w:val="00454C1C"/>
    <w:rsid w:val="00454F9C"/>
    <w:rsid w:val="00455240"/>
    <w:rsid w:val="0045541C"/>
    <w:rsid w:val="004558AD"/>
    <w:rsid w:val="00455F7A"/>
    <w:rsid w:val="00456256"/>
    <w:rsid w:val="00456664"/>
    <w:rsid w:val="0045688C"/>
    <w:rsid w:val="00456936"/>
    <w:rsid w:val="00456DC9"/>
    <w:rsid w:val="004571F4"/>
    <w:rsid w:val="00457337"/>
    <w:rsid w:val="00457368"/>
    <w:rsid w:val="0045739A"/>
    <w:rsid w:val="004578F3"/>
    <w:rsid w:val="00457CA8"/>
    <w:rsid w:val="0046059E"/>
    <w:rsid w:val="004606DE"/>
    <w:rsid w:val="0046092D"/>
    <w:rsid w:val="004609BF"/>
    <w:rsid w:val="00460C1A"/>
    <w:rsid w:val="00461258"/>
    <w:rsid w:val="00461695"/>
    <w:rsid w:val="00461720"/>
    <w:rsid w:val="00461784"/>
    <w:rsid w:val="004617A0"/>
    <w:rsid w:val="004617B9"/>
    <w:rsid w:val="00461CAA"/>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4D"/>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357"/>
    <w:rsid w:val="0047052A"/>
    <w:rsid w:val="00470725"/>
    <w:rsid w:val="00470BC0"/>
    <w:rsid w:val="00471809"/>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BB9"/>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15C"/>
    <w:rsid w:val="00480236"/>
    <w:rsid w:val="0048031E"/>
    <w:rsid w:val="0048041D"/>
    <w:rsid w:val="004804C9"/>
    <w:rsid w:val="004804F8"/>
    <w:rsid w:val="00480649"/>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5D67"/>
    <w:rsid w:val="00486B95"/>
    <w:rsid w:val="004872DE"/>
    <w:rsid w:val="0048730B"/>
    <w:rsid w:val="0048734D"/>
    <w:rsid w:val="00487A28"/>
    <w:rsid w:val="00487D53"/>
    <w:rsid w:val="00487F0E"/>
    <w:rsid w:val="004902C9"/>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A3"/>
    <w:rsid w:val="004943E9"/>
    <w:rsid w:val="0049483D"/>
    <w:rsid w:val="00494950"/>
    <w:rsid w:val="00494E75"/>
    <w:rsid w:val="00495033"/>
    <w:rsid w:val="0049505B"/>
    <w:rsid w:val="004952C7"/>
    <w:rsid w:val="0049546D"/>
    <w:rsid w:val="00495587"/>
    <w:rsid w:val="0049583A"/>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0E8"/>
    <w:rsid w:val="004A4328"/>
    <w:rsid w:val="004A478D"/>
    <w:rsid w:val="004A4943"/>
    <w:rsid w:val="004A4BFF"/>
    <w:rsid w:val="004A4C04"/>
    <w:rsid w:val="004A4DAD"/>
    <w:rsid w:val="004A5084"/>
    <w:rsid w:val="004A52F8"/>
    <w:rsid w:val="004A542B"/>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22"/>
    <w:rsid w:val="004B316A"/>
    <w:rsid w:val="004B31D3"/>
    <w:rsid w:val="004B32E9"/>
    <w:rsid w:val="004B3551"/>
    <w:rsid w:val="004B36EE"/>
    <w:rsid w:val="004B3D83"/>
    <w:rsid w:val="004B47AA"/>
    <w:rsid w:val="004B4EFF"/>
    <w:rsid w:val="004B4F18"/>
    <w:rsid w:val="004B4F5B"/>
    <w:rsid w:val="004B5150"/>
    <w:rsid w:val="004B5254"/>
    <w:rsid w:val="004B5264"/>
    <w:rsid w:val="004B58BF"/>
    <w:rsid w:val="004B5978"/>
    <w:rsid w:val="004B5A23"/>
    <w:rsid w:val="004B5A43"/>
    <w:rsid w:val="004B5BA4"/>
    <w:rsid w:val="004B5C92"/>
    <w:rsid w:val="004B5D12"/>
    <w:rsid w:val="004B5D58"/>
    <w:rsid w:val="004B5ECC"/>
    <w:rsid w:val="004B61BF"/>
    <w:rsid w:val="004B6873"/>
    <w:rsid w:val="004B6A69"/>
    <w:rsid w:val="004B6E62"/>
    <w:rsid w:val="004B76FC"/>
    <w:rsid w:val="004B77F6"/>
    <w:rsid w:val="004B7824"/>
    <w:rsid w:val="004B7887"/>
    <w:rsid w:val="004B7A6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1656"/>
    <w:rsid w:val="004C23D0"/>
    <w:rsid w:val="004C2741"/>
    <w:rsid w:val="004C2BAA"/>
    <w:rsid w:val="004C2BCE"/>
    <w:rsid w:val="004C2D02"/>
    <w:rsid w:val="004C3220"/>
    <w:rsid w:val="004C3C1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03"/>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B47"/>
    <w:rsid w:val="004E2DF7"/>
    <w:rsid w:val="004E31A5"/>
    <w:rsid w:val="004E380B"/>
    <w:rsid w:val="004E3913"/>
    <w:rsid w:val="004E3B11"/>
    <w:rsid w:val="004E3C70"/>
    <w:rsid w:val="004E3CE6"/>
    <w:rsid w:val="004E421A"/>
    <w:rsid w:val="004E428D"/>
    <w:rsid w:val="004E4EFF"/>
    <w:rsid w:val="004E4F1B"/>
    <w:rsid w:val="004E4FF3"/>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147"/>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AA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556"/>
    <w:rsid w:val="00505805"/>
    <w:rsid w:val="005059F3"/>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EF7"/>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1E9"/>
    <w:rsid w:val="00532355"/>
    <w:rsid w:val="0053240E"/>
    <w:rsid w:val="00532438"/>
    <w:rsid w:val="00532766"/>
    <w:rsid w:val="005327B7"/>
    <w:rsid w:val="005335D6"/>
    <w:rsid w:val="005336BC"/>
    <w:rsid w:val="0053380B"/>
    <w:rsid w:val="00533E25"/>
    <w:rsid w:val="00533EC7"/>
    <w:rsid w:val="0053408C"/>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717"/>
    <w:rsid w:val="0054185D"/>
    <w:rsid w:val="00541925"/>
    <w:rsid w:val="00541A95"/>
    <w:rsid w:val="005420FF"/>
    <w:rsid w:val="00542469"/>
    <w:rsid w:val="00542BF3"/>
    <w:rsid w:val="005431CE"/>
    <w:rsid w:val="00543560"/>
    <w:rsid w:val="00543661"/>
    <w:rsid w:val="0054367C"/>
    <w:rsid w:val="0054374C"/>
    <w:rsid w:val="005437C9"/>
    <w:rsid w:val="005438C6"/>
    <w:rsid w:val="00543A03"/>
    <w:rsid w:val="00543CB7"/>
    <w:rsid w:val="00543F66"/>
    <w:rsid w:val="00544008"/>
    <w:rsid w:val="00544012"/>
    <w:rsid w:val="005443F0"/>
    <w:rsid w:val="0054441C"/>
    <w:rsid w:val="005447EA"/>
    <w:rsid w:val="0054484B"/>
    <w:rsid w:val="00544890"/>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433"/>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6F7D"/>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1C31"/>
    <w:rsid w:val="0057214A"/>
    <w:rsid w:val="005722B7"/>
    <w:rsid w:val="00572358"/>
    <w:rsid w:val="005724AA"/>
    <w:rsid w:val="005724DB"/>
    <w:rsid w:val="005725C7"/>
    <w:rsid w:val="005725FA"/>
    <w:rsid w:val="0057263E"/>
    <w:rsid w:val="005726D5"/>
    <w:rsid w:val="00572952"/>
    <w:rsid w:val="005732C7"/>
    <w:rsid w:val="0057367C"/>
    <w:rsid w:val="0057382A"/>
    <w:rsid w:val="00573C9A"/>
    <w:rsid w:val="00573E03"/>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929"/>
    <w:rsid w:val="00582E9B"/>
    <w:rsid w:val="00583212"/>
    <w:rsid w:val="00583283"/>
    <w:rsid w:val="0058348D"/>
    <w:rsid w:val="00583A8C"/>
    <w:rsid w:val="00583F25"/>
    <w:rsid w:val="00583F3C"/>
    <w:rsid w:val="00583F8A"/>
    <w:rsid w:val="005841EB"/>
    <w:rsid w:val="00584304"/>
    <w:rsid w:val="00584398"/>
    <w:rsid w:val="005846FA"/>
    <w:rsid w:val="00584AEE"/>
    <w:rsid w:val="00584C50"/>
    <w:rsid w:val="00584DA9"/>
    <w:rsid w:val="00584DEE"/>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6EE4"/>
    <w:rsid w:val="00587049"/>
    <w:rsid w:val="0058708D"/>
    <w:rsid w:val="005871D0"/>
    <w:rsid w:val="0058729A"/>
    <w:rsid w:val="00587719"/>
    <w:rsid w:val="00587775"/>
    <w:rsid w:val="00587C86"/>
    <w:rsid w:val="00587D47"/>
    <w:rsid w:val="00590ABD"/>
    <w:rsid w:val="00590B41"/>
    <w:rsid w:val="00590D53"/>
    <w:rsid w:val="005916CD"/>
    <w:rsid w:val="00591812"/>
    <w:rsid w:val="00591BCB"/>
    <w:rsid w:val="00591C5D"/>
    <w:rsid w:val="00591D23"/>
    <w:rsid w:val="00591E91"/>
    <w:rsid w:val="0059254F"/>
    <w:rsid w:val="005926E7"/>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3F1B"/>
    <w:rsid w:val="005A412B"/>
    <w:rsid w:val="005A4188"/>
    <w:rsid w:val="005A41D0"/>
    <w:rsid w:val="005A4E1E"/>
    <w:rsid w:val="005A4E33"/>
    <w:rsid w:val="005A50D9"/>
    <w:rsid w:val="005A50E7"/>
    <w:rsid w:val="005A5231"/>
    <w:rsid w:val="005A53EA"/>
    <w:rsid w:val="005A5B9A"/>
    <w:rsid w:val="005A5CCF"/>
    <w:rsid w:val="005A5E58"/>
    <w:rsid w:val="005A5E92"/>
    <w:rsid w:val="005A69E5"/>
    <w:rsid w:val="005A6B20"/>
    <w:rsid w:val="005A7902"/>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2F97"/>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5E9"/>
    <w:rsid w:val="005B7791"/>
    <w:rsid w:val="005B7BD9"/>
    <w:rsid w:val="005C0181"/>
    <w:rsid w:val="005C03CA"/>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21"/>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EA4"/>
    <w:rsid w:val="005D2F66"/>
    <w:rsid w:val="005D332A"/>
    <w:rsid w:val="005D3463"/>
    <w:rsid w:val="005D3655"/>
    <w:rsid w:val="005D3C53"/>
    <w:rsid w:val="005D3E3F"/>
    <w:rsid w:val="005D3E41"/>
    <w:rsid w:val="005D416D"/>
    <w:rsid w:val="005D43D7"/>
    <w:rsid w:val="005D488A"/>
    <w:rsid w:val="005D48FF"/>
    <w:rsid w:val="005D4D38"/>
    <w:rsid w:val="005D4E08"/>
    <w:rsid w:val="005D550F"/>
    <w:rsid w:val="005D56D6"/>
    <w:rsid w:val="005D5CB2"/>
    <w:rsid w:val="005D6023"/>
    <w:rsid w:val="005D626D"/>
    <w:rsid w:val="005D6288"/>
    <w:rsid w:val="005D6325"/>
    <w:rsid w:val="005D666B"/>
    <w:rsid w:val="005D674B"/>
    <w:rsid w:val="005D6B00"/>
    <w:rsid w:val="005D6C7A"/>
    <w:rsid w:val="005D6D57"/>
    <w:rsid w:val="005D6D6B"/>
    <w:rsid w:val="005D6EC5"/>
    <w:rsid w:val="005D7397"/>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15D"/>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15D"/>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4E3F"/>
    <w:rsid w:val="00615138"/>
    <w:rsid w:val="0061520B"/>
    <w:rsid w:val="00615461"/>
    <w:rsid w:val="00615518"/>
    <w:rsid w:val="00615B49"/>
    <w:rsid w:val="00615BD6"/>
    <w:rsid w:val="00615EC7"/>
    <w:rsid w:val="00615EF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4BE9"/>
    <w:rsid w:val="00625044"/>
    <w:rsid w:val="0062517B"/>
    <w:rsid w:val="006253DC"/>
    <w:rsid w:val="006254F1"/>
    <w:rsid w:val="00625C0F"/>
    <w:rsid w:val="00625CAB"/>
    <w:rsid w:val="00625D3F"/>
    <w:rsid w:val="00626077"/>
    <w:rsid w:val="00626150"/>
    <w:rsid w:val="006261FE"/>
    <w:rsid w:val="0062623A"/>
    <w:rsid w:val="00626490"/>
    <w:rsid w:val="00626592"/>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664"/>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A8F"/>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6D7B"/>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6D03"/>
    <w:rsid w:val="00667020"/>
    <w:rsid w:val="006674E1"/>
    <w:rsid w:val="006676BC"/>
    <w:rsid w:val="006700E2"/>
    <w:rsid w:val="006701B5"/>
    <w:rsid w:val="006702AD"/>
    <w:rsid w:val="0067033E"/>
    <w:rsid w:val="00670599"/>
    <w:rsid w:val="0067062E"/>
    <w:rsid w:val="00670693"/>
    <w:rsid w:val="00670722"/>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A8F"/>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8F"/>
    <w:rsid w:val="00683AD1"/>
    <w:rsid w:val="00683B10"/>
    <w:rsid w:val="00683B96"/>
    <w:rsid w:val="00683D0E"/>
    <w:rsid w:val="006841FB"/>
    <w:rsid w:val="006841FE"/>
    <w:rsid w:val="0068425A"/>
    <w:rsid w:val="00684B28"/>
    <w:rsid w:val="00684C66"/>
    <w:rsid w:val="00684C7F"/>
    <w:rsid w:val="00684E5B"/>
    <w:rsid w:val="00684E88"/>
    <w:rsid w:val="0068529C"/>
    <w:rsid w:val="00685777"/>
    <w:rsid w:val="00685928"/>
    <w:rsid w:val="00686114"/>
    <w:rsid w:val="006864DB"/>
    <w:rsid w:val="00686622"/>
    <w:rsid w:val="00686771"/>
    <w:rsid w:val="006867DA"/>
    <w:rsid w:val="00686997"/>
    <w:rsid w:val="00686A4C"/>
    <w:rsid w:val="00686DB9"/>
    <w:rsid w:val="00686ECA"/>
    <w:rsid w:val="006871AE"/>
    <w:rsid w:val="006874C9"/>
    <w:rsid w:val="0068768F"/>
    <w:rsid w:val="006878AE"/>
    <w:rsid w:val="00687AE4"/>
    <w:rsid w:val="0069006F"/>
    <w:rsid w:val="006901C3"/>
    <w:rsid w:val="006902FD"/>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008"/>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130"/>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47EB"/>
    <w:rsid w:val="006A516A"/>
    <w:rsid w:val="006A520C"/>
    <w:rsid w:val="006A555F"/>
    <w:rsid w:val="006A5F93"/>
    <w:rsid w:val="006A6205"/>
    <w:rsid w:val="006A6592"/>
    <w:rsid w:val="006A674D"/>
    <w:rsid w:val="006A6C63"/>
    <w:rsid w:val="006A6E94"/>
    <w:rsid w:val="006A6FCD"/>
    <w:rsid w:val="006A703A"/>
    <w:rsid w:val="006A75BB"/>
    <w:rsid w:val="006A7A8B"/>
    <w:rsid w:val="006A7E03"/>
    <w:rsid w:val="006B040F"/>
    <w:rsid w:val="006B051B"/>
    <w:rsid w:val="006B05F9"/>
    <w:rsid w:val="006B0654"/>
    <w:rsid w:val="006B094D"/>
    <w:rsid w:val="006B0DB2"/>
    <w:rsid w:val="006B11F0"/>
    <w:rsid w:val="006B1272"/>
    <w:rsid w:val="006B12F8"/>
    <w:rsid w:val="006B14F0"/>
    <w:rsid w:val="006B1D52"/>
    <w:rsid w:val="006B21B1"/>
    <w:rsid w:val="006B24FC"/>
    <w:rsid w:val="006B253E"/>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E3E"/>
    <w:rsid w:val="006B4F0A"/>
    <w:rsid w:val="006B5230"/>
    <w:rsid w:val="006B5799"/>
    <w:rsid w:val="006B5D3A"/>
    <w:rsid w:val="006B616D"/>
    <w:rsid w:val="006B61A9"/>
    <w:rsid w:val="006B62C0"/>
    <w:rsid w:val="006B651B"/>
    <w:rsid w:val="006B66D3"/>
    <w:rsid w:val="006B6B20"/>
    <w:rsid w:val="006B6C24"/>
    <w:rsid w:val="006B6E15"/>
    <w:rsid w:val="006B6F48"/>
    <w:rsid w:val="006B71EA"/>
    <w:rsid w:val="006B73C0"/>
    <w:rsid w:val="006B73E5"/>
    <w:rsid w:val="006B741E"/>
    <w:rsid w:val="006B75B6"/>
    <w:rsid w:val="006B7806"/>
    <w:rsid w:val="006B7944"/>
    <w:rsid w:val="006B7B77"/>
    <w:rsid w:val="006B7F89"/>
    <w:rsid w:val="006C01A5"/>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1B1C"/>
    <w:rsid w:val="006D2219"/>
    <w:rsid w:val="006D2293"/>
    <w:rsid w:val="006D2497"/>
    <w:rsid w:val="006D25AA"/>
    <w:rsid w:val="006D27E5"/>
    <w:rsid w:val="006D2CC8"/>
    <w:rsid w:val="006D2E95"/>
    <w:rsid w:val="006D35C1"/>
    <w:rsid w:val="006D36BE"/>
    <w:rsid w:val="006D375C"/>
    <w:rsid w:val="006D3B7B"/>
    <w:rsid w:val="006D3BC2"/>
    <w:rsid w:val="006D3D7E"/>
    <w:rsid w:val="006D3E52"/>
    <w:rsid w:val="006D41AA"/>
    <w:rsid w:val="006D4266"/>
    <w:rsid w:val="006D4384"/>
    <w:rsid w:val="006D45CC"/>
    <w:rsid w:val="006D4728"/>
    <w:rsid w:val="006D492E"/>
    <w:rsid w:val="006D505D"/>
    <w:rsid w:val="006D5704"/>
    <w:rsid w:val="006D57D8"/>
    <w:rsid w:val="006D5853"/>
    <w:rsid w:val="006D59E6"/>
    <w:rsid w:val="006D5D09"/>
    <w:rsid w:val="006D5E89"/>
    <w:rsid w:val="006D5ED3"/>
    <w:rsid w:val="006D5F73"/>
    <w:rsid w:val="006D6185"/>
    <w:rsid w:val="006D6369"/>
    <w:rsid w:val="006D6819"/>
    <w:rsid w:val="006D689A"/>
    <w:rsid w:val="006D691F"/>
    <w:rsid w:val="006D7BEA"/>
    <w:rsid w:val="006D7C70"/>
    <w:rsid w:val="006D7D41"/>
    <w:rsid w:val="006E0AE3"/>
    <w:rsid w:val="006E0B2D"/>
    <w:rsid w:val="006E10F5"/>
    <w:rsid w:val="006E1167"/>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8F1"/>
    <w:rsid w:val="006E6B41"/>
    <w:rsid w:val="006E7857"/>
    <w:rsid w:val="006E7889"/>
    <w:rsid w:val="006E7E94"/>
    <w:rsid w:val="006F02CB"/>
    <w:rsid w:val="006F0C60"/>
    <w:rsid w:val="006F0CA4"/>
    <w:rsid w:val="006F0CFF"/>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35"/>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152"/>
    <w:rsid w:val="006F7544"/>
    <w:rsid w:val="006F763B"/>
    <w:rsid w:val="006F7739"/>
    <w:rsid w:val="006F7E76"/>
    <w:rsid w:val="00700001"/>
    <w:rsid w:val="00700827"/>
    <w:rsid w:val="00700889"/>
    <w:rsid w:val="00700B2E"/>
    <w:rsid w:val="00700D53"/>
    <w:rsid w:val="00700DB4"/>
    <w:rsid w:val="00701350"/>
    <w:rsid w:val="007013D2"/>
    <w:rsid w:val="0070150D"/>
    <w:rsid w:val="00701A65"/>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CFD"/>
    <w:rsid w:val="00704FBA"/>
    <w:rsid w:val="00705241"/>
    <w:rsid w:val="00705245"/>
    <w:rsid w:val="007056C4"/>
    <w:rsid w:val="00705CCC"/>
    <w:rsid w:val="00705CFA"/>
    <w:rsid w:val="007066BF"/>
    <w:rsid w:val="007069D5"/>
    <w:rsid w:val="007069ED"/>
    <w:rsid w:val="00706D02"/>
    <w:rsid w:val="00706EE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18"/>
    <w:rsid w:val="00715AA7"/>
    <w:rsid w:val="00715C40"/>
    <w:rsid w:val="00715E2A"/>
    <w:rsid w:val="00715F9C"/>
    <w:rsid w:val="007161F9"/>
    <w:rsid w:val="00716764"/>
    <w:rsid w:val="007168B3"/>
    <w:rsid w:val="007169C4"/>
    <w:rsid w:val="00716AB2"/>
    <w:rsid w:val="00716DCD"/>
    <w:rsid w:val="00716FA9"/>
    <w:rsid w:val="00717E21"/>
    <w:rsid w:val="00717FFA"/>
    <w:rsid w:val="007200E5"/>
    <w:rsid w:val="007207CF"/>
    <w:rsid w:val="007209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79"/>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607"/>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7F6"/>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561"/>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BD"/>
    <w:rsid w:val="00745DD2"/>
    <w:rsid w:val="007463F2"/>
    <w:rsid w:val="007465F7"/>
    <w:rsid w:val="00746777"/>
    <w:rsid w:val="00746B02"/>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2CA"/>
    <w:rsid w:val="00753A38"/>
    <w:rsid w:val="00753C47"/>
    <w:rsid w:val="00753D52"/>
    <w:rsid w:val="00753D5C"/>
    <w:rsid w:val="007549D5"/>
    <w:rsid w:val="00755050"/>
    <w:rsid w:val="00755289"/>
    <w:rsid w:val="007553CD"/>
    <w:rsid w:val="0075540F"/>
    <w:rsid w:val="0075556E"/>
    <w:rsid w:val="0075564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5B6"/>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9EB"/>
    <w:rsid w:val="00765A62"/>
    <w:rsid w:val="007660E4"/>
    <w:rsid w:val="0076641C"/>
    <w:rsid w:val="007664D6"/>
    <w:rsid w:val="007666DA"/>
    <w:rsid w:val="00766861"/>
    <w:rsid w:val="00766B31"/>
    <w:rsid w:val="00766B52"/>
    <w:rsid w:val="00766BBB"/>
    <w:rsid w:val="00766BC1"/>
    <w:rsid w:val="00766C4C"/>
    <w:rsid w:val="00766D45"/>
    <w:rsid w:val="00766EA1"/>
    <w:rsid w:val="007670B8"/>
    <w:rsid w:val="007671B8"/>
    <w:rsid w:val="0076747E"/>
    <w:rsid w:val="00767531"/>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0D7"/>
    <w:rsid w:val="007751DB"/>
    <w:rsid w:val="007752C4"/>
    <w:rsid w:val="007758AB"/>
    <w:rsid w:val="00775B41"/>
    <w:rsid w:val="00775B53"/>
    <w:rsid w:val="00775DAF"/>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53B"/>
    <w:rsid w:val="00790E57"/>
    <w:rsid w:val="00790EE5"/>
    <w:rsid w:val="00791000"/>
    <w:rsid w:val="0079119E"/>
    <w:rsid w:val="007918CF"/>
    <w:rsid w:val="0079193E"/>
    <w:rsid w:val="00791AC7"/>
    <w:rsid w:val="00791B03"/>
    <w:rsid w:val="00791B8E"/>
    <w:rsid w:val="0079207F"/>
    <w:rsid w:val="0079254F"/>
    <w:rsid w:val="007926AC"/>
    <w:rsid w:val="00792899"/>
    <w:rsid w:val="00792A80"/>
    <w:rsid w:val="00792AD1"/>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B0F"/>
    <w:rsid w:val="007B2CF5"/>
    <w:rsid w:val="007B34FB"/>
    <w:rsid w:val="007B37C8"/>
    <w:rsid w:val="007B381D"/>
    <w:rsid w:val="007B392D"/>
    <w:rsid w:val="007B393A"/>
    <w:rsid w:val="007B3D27"/>
    <w:rsid w:val="007B3ED1"/>
    <w:rsid w:val="007B4187"/>
    <w:rsid w:val="007B4205"/>
    <w:rsid w:val="007B4B68"/>
    <w:rsid w:val="007B4DA7"/>
    <w:rsid w:val="007B4F80"/>
    <w:rsid w:val="007B5086"/>
    <w:rsid w:val="007B5394"/>
    <w:rsid w:val="007B53E2"/>
    <w:rsid w:val="007B546B"/>
    <w:rsid w:val="007B55C4"/>
    <w:rsid w:val="007B5A3E"/>
    <w:rsid w:val="007B5D41"/>
    <w:rsid w:val="007B5EE9"/>
    <w:rsid w:val="007B6157"/>
    <w:rsid w:val="007B6461"/>
    <w:rsid w:val="007B6526"/>
    <w:rsid w:val="007B68DF"/>
    <w:rsid w:val="007B6C2C"/>
    <w:rsid w:val="007B7175"/>
    <w:rsid w:val="007B7504"/>
    <w:rsid w:val="007B7777"/>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1E0E"/>
    <w:rsid w:val="007C1E21"/>
    <w:rsid w:val="007C2204"/>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65DF"/>
    <w:rsid w:val="007C7062"/>
    <w:rsid w:val="007C7090"/>
    <w:rsid w:val="007C7097"/>
    <w:rsid w:val="007C771E"/>
    <w:rsid w:val="007C7726"/>
    <w:rsid w:val="007C7776"/>
    <w:rsid w:val="007C784E"/>
    <w:rsid w:val="007C7F59"/>
    <w:rsid w:val="007D035F"/>
    <w:rsid w:val="007D0376"/>
    <w:rsid w:val="007D05FF"/>
    <w:rsid w:val="007D13CB"/>
    <w:rsid w:val="007D1A95"/>
    <w:rsid w:val="007D1F10"/>
    <w:rsid w:val="007D1F12"/>
    <w:rsid w:val="007D1FF9"/>
    <w:rsid w:val="007D2331"/>
    <w:rsid w:val="007D24EC"/>
    <w:rsid w:val="007D25B2"/>
    <w:rsid w:val="007D295C"/>
    <w:rsid w:val="007D2BA1"/>
    <w:rsid w:val="007D3546"/>
    <w:rsid w:val="007D39F7"/>
    <w:rsid w:val="007D3B1C"/>
    <w:rsid w:val="007D3E0E"/>
    <w:rsid w:val="007D3FF1"/>
    <w:rsid w:val="007D401E"/>
    <w:rsid w:val="007D43C7"/>
    <w:rsid w:val="007D48B5"/>
    <w:rsid w:val="007D4F56"/>
    <w:rsid w:val="007D50C8"/>
    <w:rsid w:val="007D5355"/>
    <w:rsid w:val="007D57D3"/>
    <w:rsid w:val="007D59CB"/>
    <w:rsid w:val="007D59CF"/>
    <w:rsid w:val="007D5A1A"/>
    <w:rsid w:val="007D5C73"/>
    <w:rsid w:val="007D5EAF"/>
    <w:rsid w:val="007D603E"/>
    <w:rsid w:val="007D6895"/>
    <w:rsid w:val="007D6C2A"/>
    <w:rsid w:val="007D6E66"/>
    <w:rsid w:val="007D7111"/>
    <w:rsid w:val="007D7174"/>
    <w:rsid w:val="007D7262"/>
    <w:rsid w:val="007D768A"/>
    <w:rsid w:val="007D7E02"/>
    <w:rsid w:val="007E012C"/>
    <w:rsid w:val="007E03F5"/>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AC2"/>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9B2"/>
    <w:rsid w:val="007F5D03"/>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C87"/>
    <w:rsid w:val="00802DD2"/>
    <w:rsid w:val="0080370A"/>
    <w:rsid w:val="008038DC"/>
    <w:rsid w:val="00803D6D"/>
    <w:rsid w:val="008043DA"/>
    <w:rsid w:val="00804832"/>
    <w:rsid w:val="00804B33"/>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561"/>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2E58"/>
    <w:rsid w:val="00813038"/>
    <w:rsid w:val="008130C1"/>
    <w:rsid w:val="008133CF"/>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6F8E"/>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2E71"/>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36D"/>
    <w:rsid w:val="0082749D"/>
    <w:rsid w:val="0082764E"/>
    <w:rsid w:val="008278CC"/>
    <w:rsid w:val="00830148"/>
    <w:rsid w:val="0083026E"/>
    <w:rsid w:val="00830368"/>
    <w:rsid w:val="00830668"/>
    <w:rsid w:val="00830886"/>
    <w:rsid w:val="00830A6F"/>
    <w:rsid w:val="00830B77"/>
    <w:rsid w:val="00830DF7"/>
    <w:rsid w:val="00830EF9"/>
    <w:rsid w:val="00830FB3"/>
    <w:rsid w:val="00830FD5"/>
    <w:rsid w:val="008310AD"/>
    <w:rsid w:val="00831439"/>
    <w:rsid w:val="00831485"/>
    <w:rsid w:val="00831631"/>
    <w:rsid w:val="0083175B"/>
    <w:rsid w:val="0083177D"/>
    <w:rsid w:val="00831803"/>
    <w:rsid w:val="00831B8D"/>
    <w:rsid w:val="00832684"/>
    <w:rsid w:val="0083270A"/>
    <w:rsid w:val="0083281F"/>
    <w:rsid w:val="0083332E"/>
    <w:rsid w:val="008334C3"/>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3B"/>
    <w:rsid w:val="008423E6"/>
    <w:rsid w:val="0084281A"/>
    <w:rsid w:val="008429E5"/>
    <w:rsid w:val="00842B08"/>
    <w:rsid w:val="00843102"/>
    <w:rsid w:val="00843192"/>
    <w:rsid w:val="008434FA"/>
    <w:rsid w:val="008435A9"/>
    <w:rsid w:val="00843663"/>
    <w:rsid w:val="008438F3"/>
    <w:rsid w:val="00843B25"/>
    <w:rsid w:val="0084401F"/>
    <w:rsid w:val="00844179"/>
    <w:rsid w:val="00844698"/>
    <w:rsid w:val="008448C6"/>
    <w:rsid w:val="00844B2F"/>
    <w:rsid w:val="00844C04"/>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15"/>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65"/>
    <w:rsid w:val="00863AFD"/>
    <w:rsid w:val="00863CB1"/>
    <w:rsid w:val="00863E39"/>
    <w:rsid w:val="00864390"/>
    <w:rsid w:val="00864482"/>
    <w:rsid w:val="0086497B"/>
    <w:rsid w:val="00864BBE"/>
    <w:rsid w:val="00864BE2"/>
    <w:rsid w:val="00864CD2"/>
    <w:rsid w:val="00864E78"/>
    <w:rsid w:val="00864EAE"/>
    <w:rsid w:val="0086536A"/>
    <w:rsid w:val="00865409"/>
    <w:rsid w:val="00866336"/>
    <w:rsid w:val="00866AE8"/>
    <w:rsid w:val="00866B07"/>
    <w:rsid w:val="00866B80"/>
    <w:rsid w:val="00866C91"/>
    <w:rsid w:val="00866E60"/>
    <w:rsid w:val="0086713A"/>
    <w:rsid w:val="008673D3"/>
    <w:rsid w:val="008677A1"/>
    <w:rsid w:val="0086791B"/>
    <w:rsid w:val="00867AF3"/>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4CB0"/>
    <w:rsid w:val="0087523A"/>
    <w:rsid w:val="008755A6"/>
    <w:rsid w:val="0087581B"/>
    <w:rsid w:val="00875882"/>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5AC"/>
    <w:rsid w:val="00881615"/>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25B"/>
    <w:rsid w:val="008847A6"/>
    <w:rsid w:val="008848DF"/>
    <w:rsid w:val="008848FA"/>
    <w:rsid w:val="008849AD"/>
    <w:rsid w:val="0088511F"/>
    <w:rsid w:val="0088542E"/>
    <w:rsid w:val="008854A6"/>
    <w:rsid w:val="00885865"/>
    <w:rsid w:val="00885CE5"/>
    <w:rsid w:val="00886088"/>
    <w:rsid w:val="0088622D"/>
    <w:rsid w:val="00886329"/>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45E"/>
    <w:rsid w:val="00894632"/>
    <w:rsid w:val="00894A4B"/>
    <w:rsid w:val="00894AD8"/>
    <w:rsid w:val="00894AED"/>
    <w:rsid w:val="00894F76"/>
    <w:rsid w:val="00895766"/>
    <w:rsid w:val="00895A17"/>
    <w:rsid w:val="00895BA1"/>
    <w:rsid w:val="00895BD2"/>
    <w:rsid w:val="00895D0D"/>
    <w:rsid w:val="00895DCB"/>
    <w:rsid w:val="00895E73"/>
    <w:rsid w:val="00895EA2"/>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8EF"/>
    <w:rsid w:val="008A6983"/>
    <w:rsid w:val="008A69EF"/>
    <w:rsid w:val="008A6B26"/>
    <w:rsid w:val="008A72CE"/>
    <w:rsid w:val="008A75BF"/>
    <w:rsid w:val="008A774F"/>
    <w:rsid w:val="008A77C0"/>
    <w:rsid w:val="008A7D92"/>
    <w:rsid w:val="008A7E1D"/>
    <w:rsid w:val="008B006D"/>
    <w:rsid w:val="008B0140"/>
    <w:rsid w:val="008B0236"/>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782"/>
    <w:rsid w:val="008B3EDB"/>
    <w:rsid w:val="008B42B8"/>
    <w:rsid w:val="008B45D0"/>
    <w:rsid w:val="008B4631"/>
    <w:rsid w:val="008B466C"/>
    <w:rsid w:val="008B4732"/>
    <w:rsid w:val="008B4856"/>
    <w:rsid w:val="008B4A77"/>
    <w:rsid w:val="008B4AE1"/>
    <w:rsid w:val="008B4CCD"/>
    <w:rsid w:val="008B4E43"/>
    <w:rsid w:val="008B552B"/>
    <w:rsid w:val="008B552D"/>
    <w:rsid w:val="008B566C"/>
    <w:rsid w:val="008B58CC"/>
    <w:rsid w:val="008B590C"/>
    <w:rsid w:val="008B5B3C"/>
    <w:rsid w:val="008B5B48"/>
    <w:rsid w:val="008B5DA7"/>
    <w:rsid w:val="008B611E"/>
    <w:rsid w:val="008B6BEA"/>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676"/>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CAE"/>
    <w:rsid w:val="008C5D42"/>
    <w:rsid w:val="008C613D"/>
    <w:rsid w:val="008C6155"/>
    <w:rsid w:val="008C626F"/>
    <w:rsid w:val="008C63B8"/>
    <w:rsid w:val="008C65C2"/>
    <w:rsid w:val="008C674B"/>
    <w:rsid w:val="008C67FB"/>
    <w:rsid w:val="008C7232"/>
    <w:rsid w:val="008C7866"/>
    <w:rsid w:val="008C7969"/>
    <w:rsid w:val="008C7B4B"/>
    <w:rsid w:val="008D00B4"/>
    <w:rsid w:val="008D0272"/>
    <w:rsid w:val="008D02CC"/>
    <w:rsid w:val="008D04E8"/>
    <w:rsid w:val="008D0640"/>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1EB"/>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8C3"/>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7FA"/>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795"/>
    <w:rsid w:val="008F2A88"/>
    <w:rsid w:val="008F2E54"/>
    <w:rsid w:val="008F2E9D"/>
    <w:rsid w:val="008F3AD4"/>
    <w:rsid w:val="008F3BCF"/>
    <w:rsid w:val="008F405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2D7"/>
    <w:rsid w:val="008F75C5"/>
    <w:rsid w:val="008F7673"/>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2F3"/>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27"/>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259"/>
    <w:rsid w:val="00914301"/>
    <w:rsid w:val="00914408"/>
    <w:rsid w:val="009144ED"/>
    <w:rsid w:val="00914673"/>
    <w:rsid w:val="00914B0B"/>
    <w:rsid w:val="00914B18"/>
    <w:rsid w:val="00914C65"/>
    <w:rsid w:val="00914EFA"/>
    <w:rsid w:val="00914F82"/>
    <w:rsid w:val="009159F0"/>
    <w:rsid w:val="00915A6C"/>
    <w:rsid w:val="00915DE6"/>
    <w:rsid w:val="0091637D"/>
    <w:rsid w:val="00916809"/>
    <w:rsid w:val="00916B19"/>
    <w:rsid w:val="00916D2C"/>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2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6CB3"/>
    <w:rsid w:val="0092704E"/>
    <w:rsid w:val="00927076"/>
    <w:rsid w:val="0092739A"/>
    <w:rsid w:val="00927A8E"/>
    <w:rsid w:val="00927B72"/>
    <w:rsid w:val="00927BAE"/>
    <w:rsid w:val="00927ECF"/>
    <w:rsid w:val="00927F41"/>
    <w:rsid w:val="00930219"/>
    <w:rsid w:val="009309DE"/>
    <w:rsid w:val="009312CA"/>
    <w:rsid w:val="0093131C"/>
    <w:rsid w:val="00931359"/>
    <w:rsid w:val="0093181D"/>
    <w:rsid w:val="009318E0"/>
    <w:rsid w:val="0093196B"/>
    <w:rsid w:val="00931B03"/>
    <w:rsid w:val="00931BA8"/>
    <w:rsid w:val="00931E22"/>
    <w:rsid w:val="0093204C"/>
    <w:rsid w:val="00932287"/>
    <w:rsid w:val="009323C3"/>
    <w:rsid w:val="00932495"/>
    <w:rsid w:val="00932A82"/>
    <w:rsid w:val="00932FC6"/>
    <w:rsid w:val="009335BC"/>
    <w:rsid w:val="009336BA"/>
    <w:rsid w:val="00933BC8"/>
    <w:rsid w:val="00933CD0"/>
    <w:rsid w:val="00933DFE"/>
    <w:rsid w:val="00933EC3"/>
    <w:rsid w:val="00934054"/>
    <w:rsid w:val="009342D7"/>
    <w:rsid w:val="00934348"/>
    <w:rsid w:val="00934568"/>
    <w:rsid w:val="00934596"/>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B5"/>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47E8B"/>
    <w:rsid w:val="0095004B"/>
    <w:rsid w:val="0095030D"/>
    <w:rsid w:val="0095042D"/>
    <w:rsid w:val="00950711"/>
    <w:rsid w:val="009507CF"/>
    <w:rsid w:val="00950A9A"/>
    <w:rsid w:val="00950CC9"/>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3FF"/>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6F63"/>
    <w:rsid w:val="00967043"/>
    <w:rsid w:val="009670A7"/>
    <w:rsid w:val="0096733A"/>
    <w:rsid w:val="00967692"/>
    <w:rsid w:val="009676BB"/>
    <w:rsid w:val="009678F3"/>
    <w:rsid w:val="00967B4A"/>
    <w:rsid w:val="00967CE8"/>
    <w:rsid w:val="00967D24"/>
    <w:rsid w:val="00967DD0"/>
    <w:rsid w:val="00970155"/>
    <w:rsid w:val="009701D2"/>
    <w:rsid w:val="009705DE"/>
    <w:rsid w:val="00970983"/>
    <w:rsid w:val="00970C25"/>
    <w:rsid w:val="00970F3D"/>
    <w:rsid w:val="00970F8E"/>
    <w:rsid w:val="00971490"/>
    <w:rsid w:val="00971518"/>
    <w:rsid w:val="0097152D"/>
    <w:rsid w:val="00971A22"/>
    <w:rsid w:val="00971B6A"/>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C39"/>
    <w:rsid w:val="00973FCA"/>
    <w:rsid w:val="00974278"/>
    <w:rsid w:val="009743CC"/>
    <w:rsid w:val="00974572"/>
    <w:rsid w:val="00974657"/>
    <w:rsid w:val="00974A1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2C4"/>
    <w:rsid w:val="0098778C"/>
    <w:rsid w:val="009901CE"/>
    <w:rsid w:val="009907B3"/>
    <w:rsid w:val="00990B68"/>
    <w:rsid w:val="00990BE8"/>
    <w:rsid w:val="00990D9A"/>
    <w:rsid w:val="00991182"/>
    <w:rsid w:val="00991337"/>
    <w:rsid w:val="009916AA"/>
    <w:rsid w:val="00991C45"/>
    <w:rsid w:val="00991D6F"/>
    <w:rsid w:val="00991DF6"/>
    <w:rsid w:val="009922A8"/>
    <w:rsid w:val="00992333"/>
    <w:rsid w:val="009925C5"/>
    <w:rsid w:val="0099263C"/>
    <w:rsid w:val="0099268C"/>
    <w:rsid w:val="009926CD"/>
    <w:rsid w:val="00992C05"/>
    <w:rsid w:val="00993210"/>
    <w:rsid w:val="0099379F"/>
    <w:rsid w:val="009939BD"/>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B32"/>
    <w:rsid w:val="00995E63"/>
    <w:rsid w:val="00995F99"/>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40"/>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48E"/>
    <w:rsid w:val="009A388C"/>
    <w:rsid w:val="009A3956"/>
    <w:rsid w:val="009A3B8D"/>
    <w:rsid w:val="009A410B"/>
    <w:rsid w:val="009A4163"/>
    <w:rsid w:val="009A4919"/>
    <w:rsid w:val="009A4921"/>
    <w:rsid w:val="009A4AAB"/>
    <w:rsid w:val="009A4D1E"/>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CF1"/>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61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546"/>
    <w:rsid w:val="009C389D"/>
    <w:rsid w:val="009C3EC9"/>
    <w:rsid w:val="009C3F8D"/>
    <w:rsid w:val="009C401A"/>
    <w:rsid w:val="009C4165"/>
    <w:rsid w:val="009C4642"/>
    <w:rsid w:val="009C470E"/>
    <w:rsid w:val="009C4B12"/>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C51"/>
    <w:rsid w:val="009D2FA1"/>
    <w:rsid w:val="009D331C"/>
    <w:rsid w:val="009D3869"/>
    <w:rsid w:val="009D3944"/>
    <w:rsid w:val="009D414E"/>
    <w:rsid w:val="009D41F2"/>
    <w:rsid w:val="009D42C5"/>
    <w:rsid w:val="009D4315"/>
    <w:rsid w:val="009D4380"/>
    <w:rsid w:val="009D4728"/>
    <w:rsid w:val="009D48E5"/>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35B"/>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15"/>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69F9"/>
    <w:rsid w:val="009F7971"/>
    <w:rsid w:val="009F7A65"/>
    <w:rsid w:val="009F7A99"/>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626"/>
    <w:rsid w:val="00A12EB7"/>
    <w:rsid w:val="00A12EFB"/>
    <w:rsid w:val="00A1344A"/>
    <w:rsid w:val="00A13549"/>
    <w:rsid w:val="00A13579"/>
    <w:rsid w:val="00A136E1"/>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BBC"/>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3FCD"/>
    <w:rsid w:val="00A2401B"/>
    <w:rsid w:val="00A2411F"/>
    <w:rsid w:val="00A2462D"/>
    <w:rsid w:val="00A2479F"/>
    <w:rsid w:val="00A24D97"/>
    <w:rsid w:val="00A24F54"/>
    <w:rsid w:val="00A2504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592"/>
    <w:rsid w:val="00A30747"/>
    <w:rsid w:val="00A30A5F"/>
    <w:rsid w:val="00A30C7C"/>
    <w:rsid w:val="00A30E99"/>
    <w:rsid w:val="00A30ED0"/>
    <w:rsid w:val="00A3170E"/>
    <w:rsid w:val="00A31734"/>
    <w:rsid w:val="00A319D4"/>
    <w:rsid w:val="00A320B1"/>
    <w:rsid w:val="00A32145"/>
    <w:rsid w:val="00A329B8"/>
    <w:rsid w:val="00A330F4"/>
    <w:rsid w:val="00A331C7"/>
    <w:rsid w:val="00A33342"/>
    <w:rsid w:val="00A33AEC"/>
    <w:rsid w:val="00A33B53"/>
    <w:rsid w:val="00A33EE0"/>
    <w:rsid w:val="00A341A1"/>
    <w:rsid w:val="00A34408"/>
    <w:rsid w:val="00A349ED"/>
    <w:rsid w:val="00A34E52"/>
    <w:rsid w:val="00A34E76"/>
    <w:rsid w:val="00A34EE4"/>
    <w:rsid w:val="00A352AA"/>
    <w:rsid w:val="00A3540A"/>
    <w:rsid w:val="00A35543"/>
    <w:rsid w:val="00A35635"/>
    <w:rsid w:val="00A35DCC"/>
    <w:rsid w:val="00A36249"/>
    <w:rsid w:val="00A362BE"/>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C90"/>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2CCE"/>
    <w:rsid w:val="00A43269"/>
    <w:rsid w:val="00A43325"/>
    <w:rsid w:val="00A435D6"/>
    <w:rsid w:val="00A435E5"/>
    <w:rsid w:val="00A43693"/>
    <w:rsid w:val="00A4379E"/>
    <w:rsid w:val="00A4388D"/>
    <w:rsid w:val="00A43A38"/>
    <w:rsid w:val="00A43B56"/>
    <w:rsid w:val="00A43C3B"/>
    <w:rsid w:val="00A43FDE"/>
    <w:rsid w:val="00A44008"/>
    <w:rsid w:val="00A445BF"/>
    <w:rsid w:val="00A445DE"/>
    <w:rsid w:val="00A4470B"/>
    <w:rsid w:val="00A44846"/>
    <w:rsid w:val="00A44B12"/>
    <w:rsid w:val="00A4528B"/>
    <w:rsid w:val="00A45442"/>
    <w:rsid w:val="00A45492"/>
    <w:rsid w:val="00A4560C"/>
    <w:rsid w:val="00A4562E"/>
    <w:rsid w:val="00A45665"/>
    <w:rsid w:val="00A45822"/>
    <w:rsid w:val="00A45E0B"/>
    <w:rsid w:val="00A463C6"/>
    <w:rsid w:val="00A463DB"/>
    <w:rsid w:val="00A466A2"/>
    <w:rsid w:val="00A466F9"/>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1F8"/>
    <w:rsid w:val="00A5122C"/>
    <w:rsid w:val="00A5158B"/>
    <w:rsid w:val="00A516D5"/>
    <w:rsid w:val="00A519B4"/>
    <w:rsid w:val="00A51E9D"/>
    <w:rsid w:val="00A5204C"/>
    <w:rsid w:val="00A52328"/>
    <w:rsid w:val="00A5273E"/>
    <w:rsid w:val="00A528B6"/>
    <w:rsid w:val="00A52F05"/>
    <w:rsid w:val="00A52FB7"/>
    <w:rsid w:val="00A53649"/>
    <w:rsid w:val="00A53682"/>
    <w:rsid w:val="00A536B1"/>
    <w:rsid w:val="00A53A80"/>
    <w:rsid w:val="00A53C01"/>
    <w:rsid w:val="00A54248"/>
    <w:rsid w:val="00A5451C"/>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87D"/>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78D"/>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A92"/>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5F9C"/>
    <w:rsid w:val="00A76884"/>
    <w:rsid w:val="00A779C4"/>
    <w:rsid w:val="00A77ABA"/>
    <w:rsid w:val="00A77CA7"/>
    <w:rsid w:val="00A80485"/>
    <w:rsid w:val="00A80584"/>
    <w:rsid w:val="00A80B31"/>
    <w:rsid w:val="00A8112C"/>
    <w:rsid w:val="00A81A27"/>
    <w:rsid w:val="00A81BD1"/>
    <w:rsid w:val="00A82816"/>
    <w:rsid w:val="00A82A45"/>
    <w:rsid w:val="00A82B11"/>
    <w:rsid w:val="00A82EB2"/>
    <w:rsid w:val="00A83697"/>
    <w:rsid w:val="00A8383A"/>
    <w:rsid w:val="00A83C09"/>
    <w:rsid w:val="00A83D11"/>
    <w:rsid w:val="00A83D69"/>
    <w:rsid w:val="00A83E9D"/>
    <w:rsid w:val="00A8440D"/>
    <w:rsid w:val="00A844CF"/>
    <w:rsid w:val="00A845A8"/>
    <w:rsid w:val="00A8479E"/>
    <w:rsid w:val="00A84975"/>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E"/>
    <w:rsid w:val="00A93FDF"/>
    <w:rsid w:val="00A94216"/>
    <w:rsid w:val="00A94297"/>
    <w:rsid w:val="00A94379"/>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9C6"/>
    <w:rsid w:val="00AA0C18"/>
    <w:rsid w:val="00AA0DEF"/>
    <w:rsid w:val="00AA0EB9"/>
    <w:rsid w:val="00AA1089"/>
    <w:rsid w:val="00AA172A"/>
    <w:rsid w:val="00AA179F"/>
    <w:rsid w:val="00AA1A9E"/>
    <w:rsid w:val="00AA1AB2"/>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4F2"/>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42"/>
    <w:rsid w:val="00AB3C7A"/>
    <w:rsid w:val="00AB3C92"/>
    <w:rsid w:val="00AB3D4D"/>
    <w:rsid w:val="00AB451E"/>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C71"/>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5EF4"/>
    <w:rsid w:val="00AC613A"/>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4EA5"/>
    <w:rsid w:val="00AD5785"/>
    <w:rsid w:val="00AD584B"/>
    <w:rsid w:val="00AD5A3D"/>
    <w:rsid w:val="00AD5C2C"/>
    <w:rsid w:val="00AD5CBC"/>
    <w:rsid w:val="00AD5D29"/>
    <w:rsid w:val="00AD62FA"/>
    <w:rsid w:val="00AD6417"/>
    <w:rsid w:val="00AD6455"/>
    <w:rsid w:val="00AD6492"/>
    <w:rsid w:val="00AD693A"/>
    <w:rsid w:val="00AD698E"/>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7F6"/>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718"/>
    <w:rsid w:val="00AE3965"/>
    <w:rsid w:val="00AE468E"/>
    <w:rsid w:val="00AE48FF"/>
    <w:rsid w:val="00AE4AA7"/>
    <w:rsid w:val="00AE4BFE"/>
    <w:rsid w:val="00AE4C73"/>
    <w:rsid w:val="00AE5214"/>
    <w:rsid w:val="00AE57E0"/>
    <w:rsid w:val="00AE586C"/>
    <w:rsid w:val="00AE58C8"/>
    <w:rsid w:val="00AE5A62"/>
    <w:rsid w:val="00AE5C47"/>
    <w:rsid w:val="00AE5D91"/>
    <w:rsid w:val="00AE5ECE"/>
    <w:rsid w:val="00AE5FC0"/>
    <w:rsid w:val="00AE66E4"/>
    <w:rsid w:val="00AE6856"/>
    <w:rsid w:val="00AE6978"/>
    <w:rsid w:val="00AE69E9"/>
    <w:rsid w:val="00AE6B6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9A2"/>
    <w:rsid w:val="00AF6D99"/>
    <w:rsid w:val="00AF6F4E"/>
    <w:rsid w:val="00AF7099"/>
    <w:rsid w:val="00AF77E3"/>
    <w:rsid w:val="00AF7A4C"/>
    <w:rsid w:val="00AF7BC3"/>
    <w:rsid w:val="00AF7E31"/>
    <w:rsid w:val="00B00106"/>
    <w:rsid w:val="00B00192"/>
    <w:rsid w:val="00B0063D"/>
    <w:rsid w:val="00B0074C"/>
    <w:rsid w:val="00B00B63"/>
    <w:rsid w:val="00B00E12"/>
    <w:rsid w:val="00B00FDD"/>
    <w:rsid w:val="00B0154F"/>
    <w:rsid w:val="00B0162F"/>
    <w:rsid w:val="00B01875"/>
    <w:rsid w:val="00B0201C"/>
    <w:rsid w:val="00B023D1"/>
    <w:rsid w:val="00B02533"/>
    <w:rsid w:val="00B02854"/>
    <w:rsid w:val="00B02AF4"/>
    <w:rsid w:val="00B02BFD"/>
    <w:rsid w:val="00B02EAF"/>
    <w:rsid w:val="00B031BE"/>
    <w:rsid w:val="00B0353A"/>
    <w:rsid w:val="00B03789"/>
    <w:rsid w:val="00B038F1"/>
    <w:rsid w:val="00B03954"/>
    <w:rsid w:val="00B03E8A"/>
    <w:rsid w:val="00B03E96"/>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01F"/>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2F6A"/>
    <w:rsid w:val="00B13368"/>
    <w:rsid w:val="00B13482"/>
    <w:rsid w:val="00B13689"/>
    <w:rsid w:val="00B13B79"/>
    <w:rsid w:val="00B13BCA"/>
    <w:rsid w:val="00B13C72"/>
    <w:rsid w:val="00B13CD6"/>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29D"/>
    <w:rsid w:val="00B21301"/>
    <w:rsid w:val="00B215F4"/>
    <w:rsid w:val="00B21A5B"/>
    <w:rsid w:val="00B21C46"/>
    <w:rsid w:val="00B22021"/>
    <w:rsid w:val="00B2234B"/>
    <w:rsid w:val="00B22354"/>
    <w:rsid w:val="00B223DC"/>
    <w:rsid w:val="00B22B5B"/>
    <w:rsid w:val="00B22CE7"/>
    <w:rsid w:val="00B23167"/>
    <w:rsid w:val="00B231AD"/>
    <w:rsid w:val="00B23464"/>
    <w:rsid w:val="00B2362D"/>
    <w:rsid w:val="00B2391E"/>
    <w:rsid w:val="00B23F66"/>
    <w:rsid w:val="00B2473A"/>
    <w:rsid w:val="00B24762"/>
    <w:rsid w:val="00B247D8"/>
    <w:rsid w:val="00B24F40"/>
    <w:rsid w:val="00B25161"/>
    <w:rsid w:val="00B252DF"/>
    <w:rsid w:val="00B25410"/>
    <w:rsid w:val="00B257BA"/>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6E7"/>
    <w:rsid w:val="00B31A43"/>
    <w:rsid w:val="00B32444"/>
    <w:rsid w:val="00B32684"/>
    <w:rsid w:val="00B32796"/>
    <w:rsid w:val="00B32E59"/>
    <w:rsid w:val="00B332C4"/>
    <w:rsid w:val="00B334AE"/>
    <w:rsid w:val="00B33622"/>
    <w:rsid w:val="00B339C3"/>
    <w:rsid w:val="00B33D87"/>
    <w:rsid w:val="00B33E51"/>
    <w:rsid w:val="00B33EE0"/>
    <w:rsid w:val="00B3420A"/>
    <w:rsid w:val="00B34216"/>
    <w:rsid w:val="00B34693"/>
    <w:rsid w:val="00B34751"/>
    <w:rsid w:val="00B3477C"/>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D40"/>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9"/>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47C9F"/>
    <w:rsid w:val="00B50323"/>
    <w:rsid w:val="00B50388"/>
    <w:rsid w:val="00B50691"/>
    <w:rsid w:val="00B5077A"/>
    <w:rsid w:val="00B508A8"/>
    <w:rsid w:val="00B508F1"/>
    <w:rsid w:val="00B50A48"/>
    <w:rsid w:val="00B50C3F"/>
    <w:rsid w:val="00B50CA7"/>
    <w:rsid w:val="00B50D94"/>
    <w:rsid w:val="00B50FAD"/>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0C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D73"/>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DD2"/>
    <w:rsid w:val="00B81F81"/>
    <w:rsid w:val="00B82089"/>
    <w:rsid w:val="00B824A2"/>
    <w:rsid w:val="00B8283F"/>
    <w:rsid w:val="00B82A42"/>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7A1"/>
    <w:rsid w:val="00B95C36"/>
    <w:rsid w:val="00B95CC6"/>
    <w:rsid w:val="00B95E55"/>
    <w:rsid w:val="00B9629B"/>
    <w:rsid w:val="00B962F8"/>
    <w:rsid w:val="00B96308"/>
    <w:rsid w:val="00B9638B"/>
    <w:rsid w:val="00B967BB"/>
    <w:rsid w:val="00B967DC"/>
    <w:rsid w:val="00B968D7"/>
    <w:rsid w:val="00B96D93"/>
    <w:rsid w:val="00B96E35"/>
    <w:rsid w:val="00B97218"/>
    <w:rsid w:val="00B972C6"/>
    <w:rsid w:val="00B97394"/>
    <w:rsid w:val="00B97C29"/>
    <w:rsid w:val="00B97E0E"/>
    <w:rsid w:val="00B97F4F"/>
    <w:rsid w:val="00BA0349"/>
    <w:rsid w:val="00BA038E"/>
    <w:rsid w:val="00BA0550"/>
    <w:rsid w:val="00BA081E"/>
    <w:rsid w:val="00BA0C4F"/>
    <w:rsid w:val="00BA0DFC"/>
    <w:rsid w:val="00BA0E2E"/>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A46"/>
    <w:rsid w:val="00BA6E37"/>
    <w:rsid w:val="00BA6EF3"/>
    <w:rsid w:val="00BA6F1A"/>
    <w:rsid w:val="00BA7060"/>
    <w:rsid w:val="00BA70BB"/>
    <w:rsid w:val="00BA7368"/>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5E4"/>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0C1"/>
    <w:rsid w:val="00BC12EC"/>
    <w:rsid w:val="00BC1670"/>
    <w:rsid w:val="00BC188A"/>
    <w:rsid w:val="00BC18A6"/>
    <w:rsid w:val="00BC18BF"/>
    <w:rsid w:val="00BC1BFD"/>
    <w:rsid w:val="00BC1D9A"/>
    <w:rsid w:val="00BC21A6"/>
    <w:rsid w:val="00BC2BC4"/>
    <w:rsid w:val="00BC2CC7"/>
    <w:rsid w:val="00BC2DAF"/>
    <w:rsid w:val="00BC329F"/>
    <w:rsid w:val="00BC3467"/>
    <w:rsid w:val="00BC34E3"/>
    <w:rsid w:val="00BC3A39"/>
    <w:rsid w:val="00BC46D5"/>
    <w:rsid w:val="00BC4944"/>
    <w:rsid w:val="00BC4AF7"/>
    <w:rsid w:val="00BC4B05"/>
    <w:rsid w:val="00BC4DEE"/>
    <w:rsid w:val="00BC5468"/>
    <w:rsid w:val="00BC54A2"/>
    <w:rsid w:val="00BC56D9"/>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089"/>
    <w:rsid w:val="00BD4141"/>
    <w:rsid w:val="00BD41CC"/>
    <w:rsid w:val="00BD44B5"/>
    <w:rsid w:val="00BD481E"/>
    <w:rsid w:val="00BD4D10"/>
    <w:rsid w:val="00BD4DF2"/>
    <w:rsid w:val="00BD4E47"/>
    <w:rsid w:val="00BD4F46"/>
    <w:rsid w:val="00BD504B"/>
    <w:rsid w:val="00BD528A"/>
    <w:rsid w:val="00BD53DB"/>
    <w:rsid w:val="00BD5D99"/>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CAA"/>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33F"/>
    <w:rsid w:val="00BF1882"/>
    <w:rsid w:val="00BF192C"/>
    <w:rsid w:val="00BF1C6C"/>
    <w:rsid w:val="00BF1D20"/>
    <w:rsid w:val="00BF2096"/>
    <w:rsid w:val="00BF2A64"/>
    <w:rsid w:val="00BF2B18"/>
    <w:rsid w:val="00BF2EF8"/>
    <w:rsid w:val="00BF303B"/>
    <w:rsid w:val="00BF31A9"/>
    <w:rsid w:val="00BF35B0"/>
    <w:rsid w:val="00BF3A25"/>
    <w:rsid w:val="00BF3EBF"/>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0FE5"/>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B3B"/>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93"/>
    <w:rsid w:val="00C24AE5"/>
    <w:rsid w:val="00C24DC1"/>
    <w:rsid w:val="00C24ED5"/>
    <w:rsid w:val="00C24EDC"/>
    <w:rsid w:val="00C24F27"/>
    <w:rsid w:val="00C24FC3"/>
    <w:rsid w:val="00C255DA"/>
    <w:rsid w:val="00C2560B"/>
    <w:rsid w:val="00C25838"/>
    <w:rsid w:val="00C25A24"/>
    <w:rsid w:val="00C25A32"/>
    <w:rsid w:val="00C25E88"/>
    <w:rsid w:val="00C26542"/>
    <w:rsid w:val="00C26CE3"/>
    <w:rsid w:val="00C26E68"/>
    <w:rsid w:val="00C27109"/>
    <w:rsid w:val="00C27285"/>
    <w:rsid w:val="00C2728F"/>
    <w:rsid w:val="00C272F2"/>
    <w:rsid w:val="00C27670"/>
    <w:rsid w:val="00C27A55"/>
    <w:rsid w:val="00C27BAD"/>
    <w:rsid w:val="00C27FED"/>
    <w:rsid w:val="00C30A1F"/>
    <w:rsid w:val="00C31369"/>
    <w:rsid w:val="00C3168A"/>
    <w:rsid w:val="00C31690"/>
    <w:rsid w:val="00C31727"/>
    <w:rsid w:val="00C319B9"/>
    <w:rsid w:val="00C31B58"/>
    <w:rsid w:val="00C31B9B"/>
    <w:rsid w:val="00C3242A"/>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299"/>
    <w:rsid w:val="00C3453F"/>
    <w:rsid w:val="00C345C0"/>
    <w:rsid w:val="00C34941"/>
    <w:rsid w:val="00C34DE2"/>
    <w:rsid w:val="00C34EF1"/>
    <w:rsid w:val="00C34F6A"/>
    <w:rsid w:val="00C3506F"/>
    <w:rsid w:val="00C3545D"/>
    <w:rsid w:val="00C35512"/>
    <w:rsid w:val="00C35B55"/>
    <w:rsid w:val="00C36365"/>
    <w:rsid w:val="00C366C9"/>
    <w:rsid w:val="00C3670D"/>
    <w:rsid w:val="00C36904"/>
    <w:rsid w:val="00C36BDE"/>
    <w:rsid w:val="00C36C85"/>
    <w:rsid w:val="00C36DB3"/>
    <w:rsid w:val="00C37011"/>
    <w:rsid w:val="00C3733B"/>
    <w:rsid w:val="00C37468"/>
    <w:rsid w:val="00C37D97"/>
    <w:rsid w:val="00C37EC0"/>
    <w:rsid w:val="00C37FCD"/>
    <w:rsid w:val="00C403E0"/>
    <w:rsid w:val="00C40422"/>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32"/>
    <w:rsid w:val="00C46D95"/>
    <w:rsid w:val="00C46DF9"/>
    <w:rsid w:val="00C4721A"/>
    <w:rsid w:val="00C47BA9"/>
    <w:rsid w:val="00C47C47"/>
    <w:rsid w:val="00C47DFA"/>
    <w:rsid w:val="00C47E9A"/>
    <w:rsid w:val="00C47FD2"/>
    <w:rsid w:val="00C5005C"/>
    <w:rsid w:val="00C50178"/>
    <w:rsid w:val="00C50320"/>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4B5"/>
    <w:rsid w:val="00C5797A"/>
    <w:rsid w:val="00C57B8E"/>
    <w:rsid w:val="00C57EA0"/>
    <w:rsid w:val="00C57FE9"/>
    <w:rsid w:val="00C60077"/>
    <w:rsid w:val="00C603BA"/>
    <w:rsid w:val="00C60768"/>
    <w:rsid w:val="00C60A70"/>
    <w:rsid w:val="00C60AB3"/>
    <w:rsid w:val="00C60B44"/>
    <w:rsid w:val="00C60CD3"/>
    <w:rsid w:val="00C60E83"/>
    <w:rsid w:val="00C60F4F"/>
    <w:rsid w:val="00C60F97"/>
    <w:rsid w:val="00C61BE8"/>
    <w:rsid w:val="00C61ED3"/>
    <w:rsid w:val="00C61F04"/>
    <w:rsid w:val="00C625DF"/>
    <w:rsid w:val="00C62B62"/>
    <w:rsid w:val="00C6311C"/>
    <w:rsid w:val="00C63ADC"/>
    <w:rsid w:val="00C6434E"/>
    <w:rsid w:val="00C64398"/>
    <w:rsid w:val="00C64404"/>
    <w:rsid w:val="00C6448A"/>
    <w:rsid w:val="00C64772"/>
    <w:rsid w:val="00C648BC"/>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853"/>
    <w:rsid w:val="00C67A81"/>
    <w:rsid w:val="00C67CA0"/>
    <w:rsid w:val="00C67DA9"/>
    <w:rsid w:val="00C7044E"/>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16"/>
    <w:rsid w:val="00C740F9"/>
    <w:rsid w:val="00C7420C"/>
    <w:rsid w:val="00C7440C"/>
    <w:rsid w:val="00C748E1"/>
    <w:rsid w:val="00C74BBB"/>
    <w:rsid w:val="00C74BCC"/>
    <w:rsid w:val="00C74E02"/>
    <w:rsid w:val="00C7500F"/>
    <w:rsid w:val="00C75245"/>
    <w:rsid w:val="00C75477"/>
    <w:rsid w:val="00C754B2"/>
    <w:rsid w:val="00C7564E"/>
    <w:rsid w:val="00C7578A"/>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007"/>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A00"/>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4E8"/>
    <w:rsid w:val="00CA55EE"/>
    <w:rsid w:val="00CA5856"/>
    <w:rsid w:val="00CA58D2"/>
    <w:rsid w:val="00CA6A3B"/>
    <w:rsid w:val="00CA74F0"/>
    <w:rsid w:val="00CA75FD"/>
    <w:rsid w:val="00CA764E"/>
    <w:rsid w:val="00CA77C7"/>
    <w:rsid w:val="00CA798B"/>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45"/>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E19"/>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4B0"/>
    <w:rsid w:val="00CC7593"/>
    <w:rsid w:val="00CC7CD4"/>
    <w:rsid w:val="00CD0025"/>
    <w:rsid w:val="00CD003C"/>
    <w:rsid w:val="00CD0109"/>
    <w:rsid w:val="00CD0126"/>
    <w:rsid w:val="00CD019F"/>
    <w:rsid w:val="00CD0A67"/>
    <w:rsid w:val="00CD1008"/>
    <w:rsid w:val="00CD1319"/>
    <w:rsid w:val="00CD1583"/>
    <w:rsid w:val="00CD1800"/>
    <w:rsid w:val="00CD1A15"/>
    <w:rsid w:val="00CD1B7C"/>
    <w:rsid w:val="00CD1C22"/>
    <w:rsid w:val="00CD1C8E"/>
    <w:rsid w:val="00CD1E67"/>
    <w:rsid w:val="00CD1EB2"/>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CD"/>
    <w:rsid w:val="00CD4FD9"/>
    <w:rsid w:val="00CD5071"/>
    <w:rsid w:val="00CD5563"/>
    <w:rsid w:val="00CD5706"/>
    <w:rsid w:val="00CD586C"/>
    <w:rsid w:val="00CD5945"/>
    <w:rsid w:val="00CD59EB"/>
    <w:rsid w:val="00CD5E22"/>
    <w:rsid w:val="00CD5E60"/>
    <w:rsid w:val="00CD5E62"/>
    <w:rsid w:val="00CD5E66"/>
    <w:rsid w:val="00CD5F0A"/>
    <w:rsid w:val="00CD6688"/>
    <w:rsid w:val="00CD672A"/>
    <w:rsid w:val="00CD6757"/>
    <w:rsid w:val="00CD681B"/>
    <w:rsid w:val="00CD682B"/>
    <w:rsid w:val="00CD6A6F"/>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220"/>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51C"/>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8F8"/>
    <w:rsid w:val="00CF7907"/>
    <w:rsid w:val="00CF7978"/>
    <w:rsid w:val="00CF7AB9"/>
    <w:rsid w:val="00CF7C10"/>
    <w:rsid w:val="00CF7CC7"/>
    <w:rsid w:val="00CF7E29"/>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3F61"/>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1B9"/>
    <w:rsid w:val="00D2436C"/>
    <w:rsid w:val="00D245FC"/>
    <w:rsid w:val="00D246F2"/>
    <w:rsid w:val="00D248CB"/>
    <w:rsid w:val="00D249AE"/>
    <w:rsid w:val="00D24ABD"/>
    <w:rsid w:val="00D24D5A"/>
    <w:rsid w:val="00D24E00"/>
    <w:rsid w:val="00D2553B"/>
    <w:rsid w:val="00D25AF3"/>
    <w:rsid w:val="00D25D1B"/>
    <w:rsid w:val="00D25D6D"/>
    <w:rsid w:val="00D25FC3"/>
    <w:rsid w:val="00D25FE3"/>
    <w:rsid w:val="00D26102"/>
    <w:rsid w:val="00D26456"/>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3F69"/>
    <w:rsid w:val="00D3406D"/>
    <w:rsid w:val="00D34269"/>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5A"/>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411"/>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03"/>
    <w:rsid w:val="00D67286"/>
    <w:rsid w:val="00D67437"/>
    <w:rsid w:val="00D676E4"/>
    <w:rsid w:val="00D67967"/>
    <w:rsid w:val="00D679BD"/>
    <w:rsid w:val="00D67B3C"/>
    <w:rsid w:val="00D67B9A"/>
    <w:rsid w:val="00D67D13"/>
    <w:rsid w:val="00D67F5A"/>
    <w:rsid w:val="00D67FEB"/>
    <w:rsid w:val="00D7002F"/>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A23"/>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85"/>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3F7"/>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22"/>
    <w:rsid w:val="00D84B93"/>
    <w:rsid w:val="00D84C1D"/>
    <w:rsid w:val="00D84DA2"/>
    <w:rsid w:val="00D84F8C"/>
    <w:rsid w:val="00D850A3"/>
    <w:rsid w:val="00D851FB"/>
    <w:rsid w:val="00D852AD"/>
    <w:rsid w:val="00D852FA"/>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875FF"/>
    <w:rsid w:val="00D87BD2"/>
    <w:rsid w:val="00D90468"/>
    <w:rsid w:val="00D907DF"/>
    <w:rsid w:val="00D9084A"/>
    <w:rsid w:val="00D908E6"/>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6D0"/>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06E"/>
    <w:rsid w:val="00D97233"/>
    <w:rsid w:val="00D97276"/>
    <w:rsid w:val="00D973C2"/>
    <w:rsid w:val="00D974AC"/>
    <w:rsid w:val="00D97512"/>
    <w:rsid w:val="00D97648"/>
    <w:rsid w:val="00D9772B"/>
    <w:rsid w:val="00D977C5"/>
    <w:rsid w:val="00D978BA"/>
    <w:rsid w:val="00D97B28"/>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3"/>
    <w:rsid w:val="00DA447E"/>
    <w:rsid w:val="00DA452C"/>
    <w:rsid w:val="00DA462A"/>
    <w:rsid w:val="00DA4F3E"/>
    <w:rsid w:val="00DA5017"/>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6F5"/>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3E7B"/>
    <w:rsid w:val="00DC40F4"/>
    <w:rsid w:val="00DC433E"/>
    <w:rsid w:val="00DC476E"/>
    <w:rsid w:val="00DC4869"/>
    <w:rsid w:val="00DC4B16"/>
    <w:rsid w:val="00DC508A"/>
    <w:rsid w:val="00DC5227"/>
    <w:rsid w:val="00DC532D"/>
    <w:rsid w:val="00DC54BA"/>
    <w:rsid w:val="00DC54C0"/>
    <w:rsid w:val="00DC5515"/>
    <w:rsid w:val="00DC562E"/>
    <w:rsid w:val="00DC5912"/>
    <w:rsid w:val="00DC5B90"/>
    <w:rsid w:val="00DC5C7D"/>
    <w:rsid w:val="00DC619D"/>
    <w:rsid w:val="00DC61B4"/>
    <w:rsid w:val="00DC63C6"/>
    <w:rsid w:val="00DC6512"/>
    <w:rsid w:val="00DC6A77"/>
    <w:rsid w:val="00DC6B8C"/>
    <w:rsid w:val="00DC6F3A"/>
    <w:rsid w:val="00DC7125"/>
    <w:rsid w:val="00DC71BF"/>
    <w:rsid w:val="00DC7344"/>
    <w:rsid w:val="00DC7782"/>
    <w:rsid w:val="00DC77FE"/>
    <w:rsid w:val="00DC79F6"/>
    <w:rsid w:val="00DC7B39"/>
    <w:rsid w:val="00DC7BB3"/>
    <w:rsid w:val="00DC7C3E"/>
    <w:rsid w:val="00DC7CA0"/>
    <w:rsid w:val="00DD10CA"/>
    <w:rsid w:val="00DD1195"/>
    <w:rsid w:val="00DD11DB"/>
    <w:rsid w:val="00DD15DD"/>
    <w:rsid w:val="00DD16E5"/>
    <w:rsid w:val="00DD18F7"/>
    <w:rsid w:val="00DD191D"/>
    <w:rsid w:val="00DD19E5"/>
    <w:rsid w:val="00DD1B30"/>
    <w:rsid w:val="00DD1F2A"/>
    <w:rsid w:val="00DD2197"/>
    <w:rsid w:val="00DD21C2"/>
    <w:rsid w:val="00DD2225"/>
    <w:rsid w:val="00DD22D3"/>
    <w:rsid w:val="00DD2338"/>
    <w:rsid w:val="00DD23C8"/>
    <w:rsid w:val="00DD25C3"/>
    <w:rsid w:val="00DD2601"/>
    <w:rsid w:val="00DD2620"/>
    <w:rsid w:val="00DD2844"/>
    <w:rsid w:val="00DD2CFC"/>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BDB"/>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7"/>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3F8D"/>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4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21"/>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B15"/>
    <w:rsid w:val="00DF5E20"/>
    <w:rsid w:val="00DF651F"/>
    <w:rsid w:val="00DF6634"/>
    <w:rsid w:val="00DF69B2"/>
    <w:rsid w:val="00DF6B40"/>
    <w:rsid w:val="00DF6E3C"/>
    <w:rsid w:val="00DF71D5"/>
    <w:rsid w:val="00DF762E"/>
    <w:rsid w:val="00DF7934"/>
    <w:rsid w:val="00DF7943"/>
    <w:rsid w:val="00DF7B73"/>
    <w:rsid w:val="00DF7FC3"/>
    <w:rsid w:val="00E0010A"/>
    <w:rsid w:val="00E00303"/>
    <w:rsid w:val="00E0058A"/>
    <w:rsid w:val="00E00732"/>
    <w:rsid w:val="00E00778"/>
    <w:rsid w:val="00E00B1C"/>
    <w:rsid w:val="00E00DDE"/>
    <w:rsid w:val="00E00E8A"/>
    <w:rsid w:val="00E01AC6"/>
    <w:rsid w:val="00E01BB7"/>
    <w:rsid w:val="00E01C19"/>
    <w:rsid w:val="00E01D32"/>
    <w:rsid w:val="00E0242B"/>
    <w:rsid w:val="00E02A06"/>
    <w:rsid w:val="00E02EA0"/>
    <w:rsid w:val="00E031EE"/>
    <w:rsid w:val="00E0328F"/>
    <w:rsid w:val="00E036BF"/>
    <w:rsid w:val="00E03812"/>
    <w:rsid w:val="00E038F7"/>
    <w:rsid w:val="00E03A3E"/>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5F3F"/>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AFE"/>
    <w:rsid w:val="00E11B2E"/>
    <w:rsid w:val="00E11CE3"/>
    <w:rsid w:val="00E122E0"/>
    <w:rsid w:val="00E12669"/>
    <w:rsid w:val="00E12BF6"/>
    <w:rsid w:val="00E1313A"/>
    <w:rsid w:val="00E1316F"/>
    <w:rsid w:val="00E132EC"/>
    <w:rsid w:val="00E1363D"/>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436"/>
    <w:rsid w:val="00E228F8"/>
    <w:rsid w:val="00E22AA2"/>
    <w:rsid w:val="00E22C2C"/>
    <w:rsid w:val="00E22CBE"/>
    <w:rsid w:val="00E22DC2"/>
    <w:rsid w:val="00E2314F"/>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EB8"/>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CCB"/>
    <w:rsid w:val="00E47FA7"/>
    <w:rsid w:val="00E50035"/>
    <w:rsid w:val="00E501B5"/>
    <w:rsid w:val="00E5034E"/>
    <w:rsid w:val="00E505FD"/>
    <w:rsid w:val="00E5075C"/>
    <w:rsid w:val="00E50BA0"/>
    <w:rsid w:val="00E50DDA"/>
    <w:rsid w:val="00E50E68"/>
    <w:rsid w:val="00E50EE1"/>
    <w:rsid w:val="00E50F50"/>
    <w:rsid w:val="00E510F1"/>
    <w:rsid w:val="00E510FC"/>
    <w:rsid w:val="00E5135B"/>
    <w:rsid w:val="00E51391"/>
    <w:rsid w:val="00E513D5"/>
    <w:rsid w:val="00E51BE1"/>
    <w:rsid w:val="00E51C22"/>
    <w:rsid w:val="00E51CAA"/>
    <w:rsid w:val="00E51CE6"/>
    <w:rsid w:val="00E51DD5"/>
    <w:rsid w:val="00E51F05"/>
    <w:rsid w:val="00E5211C"/>
    <w:rsid w:val="00E526ED"/>
    <w:rsid w:val="00E52723"/>
    <w:rsid w:val="00E52765"/>
    <w:rsid w:val="00E52DFC"/>
    <w:rsid w:val="00E52F65"/>
    <w:rsid w:val="00E531B4"/>
    <w:rsid w:val="00E531CD"/>
    <w:rsid w:val="00E53411"/>
    <w:rsid w:val="00E53481"/>
    <w:rsid w:val="00E536F1"/>
    <w:rsid w:val="00E53F68"/>
    <w:rsid w:val="00E53F9E"/>
    <w:rsid w:val="00E53FEB"/>
    <w:rsid w:val="00E54029"/>
    <w:rsid w:val="00E54233"/>
    <w:rsid w:val="00E543C8"/>
    <w:rsid w:val="00E5499A"/>
    <w:rsid w:val="00E54AA0"/>
    <w:rsid w:val="00E54BD5"/>
    <w:rsid w:val="00E54BFA"/>
    <w:rsid w:val="00E54CA6"/>
    <w:rsid w:val="00E54D58"/>
    <w:rsid w:val="00E54F6F"/>
    <w:rsid w:val="00E5537E"/>
    <w:rsid w:val="00E5555D"/>
    <w:rsid w:val="00E55875"/>
    <w:rsid w:val="00E55F93"/>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0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6AC"/>
    <w:rsid w:val="00E648C6"/>
    <w:rsid w:val="00E650C2"/>
    <w:rsid w:val="00E652C2"/>
    <w:rsid w:val="00E652E6"/>
    <w:rsid w:val="00E6533F"/>
    <w:rsid w:val="00E653E4"/>
    <w:rsid w:val="00E65707"/>
    <w:rsid w:val="00E6587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2A"/>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6E14"/>
    <w:rsid w:val="00E77497"/>
    <w:rsid w:val="00E7762A"/>
    <w:rsid w:val="00E77759"/>
    <w:rsid w:val="00E80035"/>
    <w:rsid w:val="00E8016A"/>
    <w:rsid w:val="00E801D9"/>
    <w:rsid w:val="00E80311"/>
    <w:rsid w:val="00E80452"/>
    <w:rsid w:val="00E80F3B"/>
    <w:rsid w:val="00E81454"/>
    <w:rsid w:val="00E815D0"/>
    <w:rsid w:val="00E8165A"/>
    <w:rsid w:val="00E818EF"/>
    <w:rsid w:val="00E81EC3"/>
    <w:rsid w:val="00E820BE"/>
    <w:rsid w:val="00E82B23"/>
    <w:rsid w:val="00E82C65"/>
    <w:rsid w:val="00E82CCD"/>
    <w:rsid w:val="00E8360F"/>
    <w:rsid w:val="00E83A2B"/>
    <w:rsid w:val="00E83ADC"/>
    <w:rsid w:val="00E83C76"/>
    <w:rsid w:val="00E83D6E"/>
    <w:rsid w:val="00E842D4"/>
    <w:rsid w:val="00E84CC2"/>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169"/>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3961"/>
    <w:rsid w:val="00E9411D"/>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E38"/>
    <w:rsid w:val="00EA0F44"/>
    <w:rsid w:val="00EA11E8"/>
    <w:rsid w:val="00EA151F"/>
    <w:rsid w:val="00EA155A"/>
    <w:rsid w:val="00EA15F8"/>
    <w:rsid w:val="00EA18FC"/>
    <w:rsid w:val="00EA1979"/>
    <w:rsid w:val="00EA1E3E"/>
    <w:rsid w:val="00EA1F27"/>
    <w:rsid w:val="00EA2220"/>
    <w:rsid w:val="00EA2303"/>
    <w:rsid w:val="00EA2308"/>
    <w:rsid w:val="00EA269B"/>
    <w:rsid w:val="00EA2778"/>
    <w:rsid w:val="00EA28F0"/>
    <w:rsid w:val="00EA2A1D"/>
    <w:rsid w:val="00EA2C87"/>
    <w:rsid w:val="00EA2F19"/>
    <w:rsid w:val="00EA2F22"/>
    <w:rsid w:val="00EA2FED"/>
    <w:rsid w:val="00EA319B"/>
    <w:rsid w:val="00EA34AE"/>
    <w:rsid w:val="00EA3B21"/>
    <w:rsid w:val="00EA3CDD"/>
    <w:rsid w:val="00EA3E92"/>
    <w:rsid w:val="00EA3FC3"/>
    <w:rsid w:val="00EA43C3"/>
    <w:rsid w:val="00EA4428"/>
    <w:rsid w:val="00EA449B"/>
    <w:rsid w:val="00EA4B83"/>
    <w:rsid w:val="00EA4C66"/>
    <w:rsid w:val="00EA4DFD"/>
    <w:rsid w:val="00EA525A"/>
    <w:rsid w:val="00EA529A"/>
    <w:rsid w:val="00EA563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1E54"/>
    <w:rsid w:val="00EB23D4"/>
    <w:rsid w:val="00EB2565"/>
    <w:rsid w:val="00EB27BB"/>
    <w:rsid w:val="00EB2BAF"/>
    <w:rsid w:val="00EB2E3E"/>
    <w:rsid w:val="00EB35BD"/>
    <w:rsid w:val="00EB429A"/>
    <w:rsid w:val="00EB454E"/>
    <w:rsid w:val="00EB54AD"/>
    <w:rsid w:val="00EB54F3"/>
    <w:rsid w:val="00EB5850"/>
    <w:rsid w:val="00EB5D50"/>
    <w:rsid w:val="00EB60E2"/>
    <w:rsid w:val="00EB62C3"/>
    <w:rsid w:val="00EB640C"/>
    <w:rsid w:val="00EB67E9"/>
    <w:rsid w:val="00EB6D10"/>
    <w:rsid w:val="00EB71E8"/>
    <w:rsid w:val="00EB7244"/>
    <w:rsid w:val="00EB7304"/>
    <w:rsid w:val="00EB7372"/>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609"/>
    <w:rsid w:val="00EC5AAF"/>
    <w:rsid w:val="00EC5AD3"/>
    <w:rsid w:val="00EC5AF3"/>
    <w:rsid w:val="00EC5F21"/>
    <w:rsid w:val="00EC650B"/>
    <w:rsid w:val="00EC66BE"/>
    <w:rsid w:val="00EC6A3A"/>
    <w:rsid w:val="00EC6B0D"/>
    <w:rsid w:val="00EC6F1A"/>
    <w:rsid w:val="00EC71F6"/>
    <w:rsid w:val="00EC732B"/>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293"/>
    <w:rsid w:val="00ED1314"/>
    <w:rsid w:val="00ED13DE"/>
    <w:rsid w:val="00ED162B"/>
    <w:rsid w:val="00ED17AD"/>
    <w:rsid w:val="00ED1899"/>
    <w:rsid w:val="00ED192A"/>
    <w:rsid w:val="00ED22EB"/>
    <w:rsid w:val="00ED2333"/>
    <w:rsid w:val="00ED23B2"/>
    <w:rsid w:val="00ED2669"/>
    <w:rsid w:val="00ED26CE"/>
    <w:rsid w:val="00ED2FEE"/>
    <w:rsid w:val="00ED361B"/>
    <w:rsid w:val="00ED3A68"/>
    <w:rsid w:val="00ED3A8C"/>
    <w:rsid w:val="00ED3FC1"/>
    <w:rsid w:val="00ED4475"/>
    <w:rsid w:val="00ED4502"/>
    <w:rsid w:val="00ED456A"/>
    <w:rsid w:val="00ED45BE"/>
    <w:rsid w:val="00ED4957"/>
    <w:rsid w:val="00ED5632"/>
    <w:rsid w:val="00ED5B7C"/>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52E"/>
    <w:rsid w:val="00EE4633"/>
    <w:rsid w:val="00EE4727"/>
    <w:rsid w:val="00EE4889"/>
    <w:rsid w:val="00EE48A4"/>
    <w:rsid w:val="00EE51AD"/>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19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5A"/>
    <w:rsid w:val="00EF25BB"/>
    <w:rsid w:val="00EF3025"/>
    <w:rsid w:val="00EF3584"/>
    <w:rsid w:val="00EF400E"/>
    <w:rsid w:val="00EF48E0"/>
    <w:rsid w:val="00EF4CDA"/>
    <w:rsid w:val="00EF55BE"/>
    <w:rsid w:val="00EF5A19"/>
    <w:rsid w:val="00EF5D6A"/>
    <w:rsid w:val="00EF5FAD"/>
    <w:rsid w:val="00EF5FBA"/>
    <w:rsid w:val="00EF605C"/>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1D0"/>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5B"/>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EA8"/>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3E9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0C"/>
    <w:rsid w:val="00F32D36"/>
    <w:rsid w:val="00F33357"/>
    <w:rsid w:val="00F33590"/>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8A"/>
    <w:rsid w:val="00F43C93"/>
    <w:rsid w:val="00F43CD7"/>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365"/>
    <w:rsid w:val="00F4774F"/>
    <w:rsid w:val="00F477BA"/>
    <w:rsid w:val="00F47922"/>
    <w:rsid w:val="00F47BF0"/>
    <w:rsid w:val="00F50286"/>
    <w:rsid w:val="00F5093C"/>
    <w:rsid w:val="00F5097A"/>
    <w:rsid w:val="00F50E1B"/>
    <w:rsid w:val="00F50EE0"/>
    <w:rsid w:val="00F50FC4"/>
    <w:rsid w:val="00F5119E"/>
    <w:rsid w:val="00F5149F"/>
    <w:rsid w:val="00F51C8C"/>
    <w:rsid w:val="00F52117"/>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0B0"/>
    <w:rsid w:val="00F553CF"/>
    <w:rsid w:val="00F55465"/>
    <w:rsid w:val="00F554F2"/>
    <w:rsid w:val="00F5551D"/>
    <w:rsid w:val="00F55758"/>
    <w:rsid w:val="00F55A2B"/>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276"/>
    <w:rsid w:val="00F636E2"/>
    <w:rsid w:val="00F6383F"/>
    <w:rsid w:val="00F63F7C"/>
    <w:rsid w:val="00F641F0"/>
    <w:rsid w:val="00F6426E"/>
    <w:rsid w:val="00F64382"/>
    <w:rsid w:val="00F643EB"/>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78"/>
    <w:rsid w:val="00F66DEA"/>
    <w:rsid w:val="00F66DED"/>
    <w:rsid w:val="00F67189"/>
    <w:rsid w:val="00F673F4"/>
    <w:rsid w:val="00F674E4"/>
    <w:rsid w:val="00F67680"/>
    <w:rsid w:val="00F676C8"/>
    <w:rsid w:val="00F67BE5"/>
    <w:rsid w:val="00F67C4D"/>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DA0"/>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6F"/>
    <w:rsid w:val="00F82AED"/>
    <w:rsid w:val="00F83065"/>
    <w:rsid w:val="00F834D1"/>
    <w:rsid w:val="00F83C59"/>
    <w:rsid w:val="00F83D71"/>
    <w:rsid w:val="00F83DBC"/>
    <w:rsid w:val="00F84439"/>
    <w:rsid w:val="00F8495F"/>
    <w:rsid w:val="00F84CA0"/>
    <w:rsid w:val="00F84E3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052"/>
    <w:rsid w:val="00F931FC"/>
    <w:rsid w:val="00F932AE"/>
    <w:rsid w:val="00F9332C"/>
    <w:rsid w:val="00F934B1"/>
    <w:rsid w:val="00F93570"/>
    <w:rsid w:val="00F93A7D"/>
    <w:rsid w:val="00F93DB5"/>
    <w:rsid w:val="00F94214"/>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287"/>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0C1A"/>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9BB"/>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126"/>
    <w:rsid w:val="00FD023D"/>
    <w:rsid w:val="00FD07E6"/>
    <w:rsid w:val="00FD08B6"/>
    <w:rsid w:val="00FD0C36"/>
    <w:rsid w:val="00FD0D1D"/>
    <w:rsid w:val="00FD0DEC"/>
    <w:rsid w:val="00FD0F42"/>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D4B"/>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2FA3"/>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C1"/>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344"/>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68D"/>
    <w:pPr>
      <w:tabs>
        <w:tab w:val="left" w:pos="360"/>
        <w:tab w:val="left" w:pos="720"/>
        <w:tab w:val="right" w:pos="10080"/>
      </w:tabs>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11A340A-383C-49F8-AA3D-5C88519CC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50364</Words>
  <Characters>287079</Characters>
  <Application>Microsoft Office Word</Application>
  <DocSecurity>0</DocSecurity>
  <Lines>2392</Lines>
  <Paragraphs>673</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336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cp:lastModifiedBy>
  <cp:revision>3</cp:revision>
  <cp:lastPrinted>2022-02-06T01:54:00Z</cp:lastPrinted>
  <dcterms:created xsi:type="dcterms:W3CDTF">2022-02-20T23:36:00Z</dcterms:created>
  <dcterms:modified xsi:type="dcterms:W3CDTF">2022-02-2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96.3"&gt;&lt;session id="JbMcmWLa"/&gt;&lt;style id="http://www.zotero.org/styles/organic-geochemistry" hasBibliography="1" bibliographyStyleHasBeenSet="1"/&gt;&lt;prefs&gt;&lt;pref name="fieldType" value="Field"/&gt;&lt;/prefs&gt;&lt;/data&gt;</vt:lpwstr>
  </property>
</Properties>
</file>